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642C" w:rsidRPr="00DD642C" w:rsidRDefault="00DD642C" w:rsidP="00DD642C">
      <w:pPr>
        <w:rPr>
          <w:rFonts w:ascii="Times New Roman" w:hAnsi="Times New Roman" w:cs="Times New Roman"/>
          <w:sz w:val="24"/>
          <w:szCs w:val="24"/>
        </w:rPr>
      </w:pPr>
      <w:bookmarkStart w:id="0" w:name="_GoBack"/>
      <w:bookmarkEnd w:id="0"/>
      <w:r>
        <w:rPr>
          <w:rFonts w:ascii="Times New Roman" w:hAnsi="Times New Roman" w:cs="Times New Roman"/>
          <w:b/>
          <w:sz w:val="24"/>
          <w:szCs w:val="24"/>
        </w:rPr>
        <w:t>S2 Table</w:t>
      </w:r>
      <w:r w:rsidRPr="00DD642C">
        <w:rPr>
          <w:rFonts w:ascii="Times New Roman" w:hAnsi="Times New Roman" w:cs="Times New Roman"/>
          <w:b/>
          <w:sz w:val="24"/>
          <w:szCs w:val="24"/>
        </w:rPr>
        <w:t>. List of edges in the ABA induced closure network.</w:t>
      </w:r>
    </w:p>
    <w:tbl>
      <w:tblPr>
        <w:tblW w:w="510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0"/>
        <w:gridCol w:w="2260"/>
        <w:gridCol w:w="2699"/>
        <w:gridCol w:w="2068"/>
        <w:gridCol w:w="1965"/>
      </w:tblGrid>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b/>
                <w:sz w:val="24"/>
                <w:szCs w:val="24"/>
              </w:rPr>
            </w:pPr>
            <w:r w:rsidRPr="00DD642C">
              <w:rPr>
                <w:rFonts w:ascii="Times New Roman" w:hAnsi="Times New Roman" w:cs="Times New Roman"/>
                <w:b/>
                <w:sz w:val="24"/>
                <w:szCs w:val="24"/>
              </w:rPr>
              <w:t>Start Node</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b/>
                <w:sz w:val="24"/>
                <w:szCs w:val="24"/>
              </w:rPr>
            </w:pPr>
            <w:r w:rsidRPr="00DD642C">
              <w:rPr>
                <w:rFonts w:ascii="Times New Roman" w:hAnsi="Times New Roman" w:cs="Times New Roman"/>
                <w:b/>
                <w:sz w:val="24"/>
                <w:szCs w:val="24"/>
              </w:rPr>
              <w:t>End Nod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b/>
                <w:sz w:val="24"/>
                <w:szCs w:val="24"/>
              </w:rPr>
            </w:pPr>
            <w:r w:rsidRPr="00DD642C">
              <w:rPr>
                <w:rFonts w:ascii="Times New Roman" w:hAnsi="Times New Roman" w:cs="Times New Roman"/>
                <w:b/>
                <w:sz w:val="24"/>
                <w:szCs w:val="24"/>
              </w:rPr>
              <w:t>Edge sign</w:t>
            </w:r>
          </w:p>
        </w:tc>
        <w:tc>
          <w:tcPr>
            <w:tcW w:w="919" w:type="pct"/>
            <w:shd w:val="clear" w:color="auto" w:fill="auto"/>
          </w:tcPr>
          <w:p w:rsidR="00DD642C" w:rsidRPr="00DD642C" w:rsidRDefault="00DD642C" w:rsidP="009864B0">
            <w:pPr>
              <w:spacing w:after="0" w:line="240" w:lineRule="auto"/>
              <w:rPr>
                <w:rFonts w:ascii="Times New Roman" w:hAnsi="Times New Roman" w:cs="Times New Roman"/>
                <w:b/>
                <w:sz w:val="24"/>
                <w:szCs w:val="24"/>
              </w:rPr>
            </w:pPr>
            <w:r w:rsidRPr="00DD642C">
              <w:rPr>
                <w:rFonts w:ascii="Times New Roman" w:hAnsi="Times New Roman" w:cs="Times New Roman"/>
                <w:b/>
                <w:sz w:val="24"/>
                <w:szCs w:val="24"/>
              </w:rPr>
              <w:t>Direct, indirect or inferred</w:t>
            </w:r>
          </w:p>
        </w:tc>
        <w:tc>
          <w:tcPr>
            <w:tcW w:w="873" w:type="pct"/>
            <w:shd w:val="clear" w:color="auto" w:fill="auto"/>
          </w:tcPr>
          <w:p w:rsidR="00DD642C" w:rsidRPr="00DD642C" w:rsidRDefault="00DD642C" w:rsidP="009864B0">
            <w:pPr>
              <w:spacing w:after="0" w:line="240" w:lineRule="auto"/>
              <w:rPr>
                <w:rFonts w:ascii="Times New Roman" w:hAnsi="Times New Roman" w:cs="Times New Roman"/>
                <w:b/>
                <w:sz w:val="24"/>
                <w:szCs w:val="24"/>
              </w:rPr>
            </w:pPr>
            <w:r w:rsidRPr="00DD642C">
              <w:rPr>
                <w:rFonts w:ascii="Times New Roman" w:hAnsi="Times New Roman" w:cs="Times New Roman"/>
                <w:b/>
                <w:sz w:val="24"/>
                <w:szCs w:val="24"/>
              </w:rPr>
              <w:t>Reference</w:t>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8-nitro-cGM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DPRc</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H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gouvieux&lt;/Author&gt;&lt;Year&gt;2001&lt;/Year&gt;&lt;RecNum&gt;255&lt;/RecNum&gt;&lt;DisplayText&gt;[2]&lt;/DisplayText&gt;&lt;record&gt;&lt;rec-number&gt;255&lt;/rec-number&gt;&lt;foreign-keys&gt;&lt;key app="EN" db-id="5ea2aax9udaxwaez0dnp95ejp0w5dddfsr5f" timestamp="0"&gt;255&lt;/key&gt;&lt;/foreign-keys&gt;&lt;ref-type name="Journal Article"&gt;17&lt;/ref-type&gt;&lt;contributors&gt;&lt;authors&gt;&lt;author&gt;Hugouvieux, V.&lt;/author&gt;&lt;author&gt;Kwak, J. M.&lt;/author&gt;&lt;author&gt;Schroeder, J. I.&lt;/author&gt;&lt;/authors&gt;&lt;/contributors&gt;&lt;auth-address&gt;Division of Biology, Cell and Developmental Biology Section, University of California San Diego, 9500 Gilman Drive, La Jolla, CA 92093, USA.&lt;/auth-address&gt;&lt;titles&gt;&lt;title&gt;An mRNA cap binding protein, ABH1, modulates early abscisic acid signal transduction in Arabidopsis&lt;/title&gt;&lt;secondary-title&gt;Cell&lt;/secondary-title&gt;&lt;/titles&gt;&lt;pages&gt;477-87&lt;/pages&gt;&lt;volume&gt;106&lt;/volume&gt;&lt;number&gt;4&lt;/number&gt;&lt;edition&gt;2001/08/30&lt;/edition&gt;&lt;keywords&gt;&lt;keyword&gt;Abscisic Acid/*pharmacology&lt;/keyword&gt;&lt;keyword&gt;Arabidopsis/cytology/*genetics/*physiology&lt;/keyword&gt;&lt;keyword&gt;*Arabidopsis Proteins&lt;/keyword&gt;&lt;keyword&gt;Blotting, Northern&lt;/keyword&gt;&lt;keyword&gt;Calcium/metabolism&lt;/keyword&gt;&lt;keyword&gt;Epistasis, Genetic&lt;/keyword&gt;&lt;keyword&gt;Genes, Reporter&lt;/keyword&gt;&lt;keyword&gt;Humans&lt;/keyword&gt;&lt;keyword&gt;Molecular Sequence Data&lt;/keyword&gt;&lt;keyword&gt;Oligonucleotide Array Sequence Analysis&lt;/keyword&gt;&lt;keyword&gt;Plant Growth Regulators/pharmacology&lt;/keyword&gt;&lt;keyword&gt;RNA Cap-Binding Proteins&lt;/keyword&gt;&lt;keyword&gt;RNA Caps/metabolism&lt;/keyword&gt;&lt;keyword&gt;RNA-Binding Proteins/genetics/*metabolism&lt;/keyword&gt;&lt;keyword&gt;Recombinant Fusion Proteins/genetics/metabolism&lt;/keyword&gt;&lt;keyword&gt;Seeds/physiology&lt;/keyword&gt;&lt;keyword&gt;Signal Transduction/*physiology&lt;/keyword&gt;&lt;keyword&gt;Two-Hybrid System Techniques&lt;/keyword&gt;&lt;/keywords&gt;&lt;dates&gt;&lt;year&gt;2001&lt;/year&gt;&lt;pub-dates&gt;&lt;date&gt;Aug 24&lt;/date&gt;&lt;/pub-dates&gt;&lt;/dates&gt;&lt;isbn&gt;0092-8674 (Print)&amp;#xD;0092-8674 (Linking)&lt;/isbn&gt;&lt;accession-num&gt;11525733&lt;/accession-num&gt;&lt;urls&gt;&lt;related-urls&gt;&lt;url&gt;http://www.ncbi.nlm.nih.gov/pubmed/11525733&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lam&lt;/Author&gt;&lt;Year&gt;2010&lt;/Year&gt;&lt;RecNum&gt;84&lt;/RecNum&gt;&lt;DisplayText&gt;[3]&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NdXJhdGE8L0F1dGhvcj48WWVhcj4yMDAxPC9ZZWFyPjxS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hdGE8L0F1dGhvcj48WWVhcj4yMDAxPC9ZZWFyPjxS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MZWU8L0F1dGhvcj48WWVhcj4yMDA5PC9ZZWFyPjxSZWNO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WU8L0F1dGhvcj48WWVhcj4yMDA5PC9ZZWFyPjxSZWNO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tR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michez&lt;/Author&gt;&lt;Year&gt;2001&lt;/Year&gt;&lt;RecNum&gt;19&lt;/RecNum&gt;&lt;DisplayText&gt;[8]&lt;/DisplayText&gt;&lt;record&gt;&lt;rec-number&gt;19&lt;/rec-number&gt;&lt;foreign-keys&gt;&lt;key app="EN" db-id="5ea2aax9udaxwaez0dnp95ejp0w5dddfsr5f" timestamp="0"&gt;19&lt;/key&gt;&lt;/foreign-keys&gt;&lt;ref-type name="Journal Article"&gt;17&lt;/ref-type&gt;&lt;contributors&gt;&lt;authors&gt;&lt;author&gt;Lemichez, E.&lt;/author&gt;&lt;author&gt;Wu, Y.&lt;/author&gt;&lt;author&gt;Sanchez, J. P.&lt;/author&gt;&lt;author&gt;Mettouchi, A.&lt;/author&gt;&lt;author&gt;Mathur, J.&lt;/author&gt;&lt;author&gt;Chua, N. H.&lt;/author&gt;&lt;/authors&gt;&lt;/contributors&gt;&lt;auth-address&gt;Laboratory of Plant Molecular Biology, Rockefeller University, New York, New York 10021-6399, USA.&lt;/auth-address&gt;&lt;titles&gt;&lt;title&gt;Inactivation of AtRac1 by abscisic acid is essential for stomatal closure&lt;/title&gt;&lt;secondary-title&gt;Genes Dev&lt;/secondary-title&gt;&lt;/titles&gt;&lt;pages&gt;1808-16&lt;/pages&gt;&lt;volume&gt;15&lt;/volume&gt;&lt;number&gt;14&lt;/number&gt;&lt;edition&gt;2001/07/19&lt;/edition&gt;&lt;keywords&gt;&lt;keyword&gt;Abscisic Acid/*pharmacology&lt;/keyword&gt;&lt;keyword&gt;Amino Acid Sequence&lt;/keyword&gt;&lt;keyword&gt;Arabidopsis&lt;/keyword&gt;&lt;keyword&gt;Computational Biology&lt;/keyword&gt;&lt;keyword&gt;Cytoskeleton/physiology/ultrastructure&lt;/keyword&gt;&lt;keyword&gt;Mutation&lt;/keyword&gt;&lt;keyword&gt;Plant Leaves/cytology/*physiology&lt;/keyword&gt;&lt;keyword&gt;Plant Proteins/*antagonists &amp;amp; inhibitors&lt;/keyword&gt;&lt;keyword&gt;Plants, Genetically Modified&lt;/keyword&gt;&lt;keyword&gt;Sequence Homology, Amino Acid&lt;/keyword&gt;&lt;keyword&gt;rac1 GTP-Binding Protein/*antagonists &amp;amp; inhibitors&lt;/keyword&gt;&lt;/keywords&gt;&lt;dates&gt;&lt;year&gt;2001&lt;/year&gt;&lt;pub-dates&gt;&lt;date&gt;Jul 15&lt;/date&gt;&lt;/pub-dates&gt;&lt;/dates&gt;&lt;isbn&gt;0890-9369 (Print)&amp;#xD;0890-9369 (Linking)&lt;/isbn&gt;&lt;accession-num&gt;11459830&lt;/accession-num&gt;&lt;urls&gt;&lt;related-urls&gt;&lt;url&gt;http://www.ncbi.nlm.nih.gov/entrez/query.fcgi?cmd=Retrieve&amp;amp;db=PubMed&amp;amp;dopt=Citation&amp;amp;list_uids=11459830&lt;/url&gt;&lt;/related-urls&gt;&lt;/urls&gt;&lt;custom2&gt;PMC312738&lt;/custom2&gt;&lt;electronic-resource-num&gt;10.1101/gad.90040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HR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lam&lt;/Author&gt;&lt;Year&gt;2010&lt;/Year&gt;&lt;RecNum&gt;84&lt;/RecNum&gt;&lt;DisplayText&gt;[3]&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DPRc</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DPR</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GB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GG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 sign, no direction</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DaGFrcmF2b3J0eTwvQXV0aG9yPjxZZWFyPjIwMTE8L1ll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rcmF2b3J0eTwvQXV0aG9yPjxZZWFyPjIwMTE8L1ll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0, 1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GG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GB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 sign, no direction</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DaGFrcmF2b3J0eTwvQXV0aG9yPjxZZWFyPjIwMTE8L1ll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rcmF2b3J0eTwvQXV0aG9yPjxZZWFyPjIwMTE8L1ll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0, 1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RP Complex</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ctin reorgan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aWFuZzwvQXV0aG9yPjxZZWFyPjIwMTI8L1llYXI+PFJl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aWFuZzwvQXV0aG9yPjxZZWFyPjIwMTI8L1llYXI+PFJl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2, 1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EPC</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lt;/Author&gt;&lt;Year&gt;1997&lt;/Year&gt;&lt;RecNum&gt;263&lt;/RecNum&gt;&lt;DisplayText&gt;[14]&lt;/DisplayText&gt;&lt;record&gt;&lt;rec-number&gt;263&lt;/rec-number&gt;&lt;foreign-keys&gt;&lt;key app="EN" db-id="5ea2aax9udaxwaez0dnp95ejp0w5dddfsr5f" timestamp="0"&gt;263&lt;/key&gt;&lt;/foreign-keys&gt;&lt;ref-type name="Journal Article"&gt;17&lt;/ref-type&gt;&lt;contributors&gt;&lt;authors&gt;&lt;author&gt;Du, Z.&lt;/author&gt;&lt;author&gt;Aghoram, K.&lt;/author&gt;&lt;author&gt;Outlaw, W. H., Jr.&lt;/author&gt;&lt;/authors&gt;&lt;/contributors&gt;&lt;auth-address&gt;Department of Biological Science, Florida State University, Tallahassee 32306-3050, USA.&lt;/auth-address&gt;&lt;titles&gt;&lt;title&gt;In vivo phosphorylation of phosphoenolpyruvate carboxylase in guard cells of Vicia faba L. is enhanced by fusicoccin and suppressed by abscisic acid&lt;/title&gt;&lt;secondary-title&gt;Arch Biochem Biophys&lt;/secondary-title&gt;&lt;/titles&gt;&lt;pages&gt;345-50&lt;/pages&gt;&lt;volume&gt;337&lt;/volume&gt;&lt;number&gt;2&lt;/number&gt;&lt;edition&gt;1997/01/15&lt;/edition&gt;&lt;keywords&gt;&lt;keyword&gt;Abscisic Acid/*pharmacology&lt;/keyword&gt;&lt;keyword&gt;Enzyme Activation&lt;/keyword&gt;&lt;keyword&gt;Fabaceae&lt;/keyword&gt;&lt;keyword&gt;Glycosides/*pharmacology&lt;/keyword&gt;&lt;keyword&gt;Kinetics&lt;/keyword&gt;&lt;keyword&gt;Malates/metabolism&lt;/keyword&gt;&lt;keyword&gt;Phosphoenolpyruvate Carboxylase/*metabolism&lt;/keyword&gt;&lt;keyword&gt;Phosphorylation&lt;/keyword&gt;&lt;keyword&gt;Plant Leaves/*enzymology&lt;/keyword&gt;&lt;keyword&gt;Plants, Medicinal&lt;/keyword&gt;&lt;/keywords&gt;&lt;dates&gt;&lt;year&gt;1997&lt;/year&gt;&lt;pub-dates&gt;&lt;date&gt;Jan 15&lt;/date&gt;&lt;/pub-dates&gt;&lt;/dates&gt;&lt;isbn&gt;0003-9861 (Print)&amp;#xD;0003-9861 (Linking)&lt;/isbn&gt;&lt;accession-num&gt;9016832&lt;/accession-num&gt;&lt;urls&gt;&lt;related-urls&gt;&lt;url&gt;http://www.ncbi.nlm.nih.gov/pubmed/9016832&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AR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NYTwvQXV0aG9yPjxZZWFyPjIwMDk8L1llYXI+PFJlY051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TwvQXV0aG9yPjxZZWFyPjIwMDk8L1llYXI+PFJlY051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5, 1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I3P5K</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PHK1/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dW88L0F1dGhvcj48WWVhcj4yMDEyPC9ZZWFyPjxSZWNO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W88L0F1dGhvcj48WWVhcj4yMDEyPC9ZZWFyPjxSZWNO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8, 1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28473E" w:rsidP="009864B0">
            <w:pPr>
              <w:spacing w:after="0" w:line="240" w:lineRule="auto"/>
              <w:rPr>
                <w:rFonts w:ascii="Times New Roman" w:hAnsi="Times New Roman" w:cs="Times New Roman"/>
                <w:sz w:val="24"/>
                <w:szCs w:val="24"/>
              </w:rPr>
            </w:pPr>
            <w:r>
              <w:rPr>
                <w:rFonts w:ascii="Times New Roman" w:hAnsi="Times New Roman" w:cs="Times New Roman"/>
                <w:sz w:val="24"/>
                <w:szCs w:val="24"/>
              </w:rPr>
              <w:t>Actin R</w:t>
            </w:r>
            <w:r w:rsidR="00DD642C" w:rsidRPr="00DD642C">
              <w:rPr>
                <w:rFonts w:ascii="Times New Roman" w:hAnsi="Times New Roman" w:cs="Times New Roman"/>
                <w:sz w:val="24"/>
                <w:szCs w:val="24"/>
              </w:rPr>
              <w:t>eorganiz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7&lt;/Year&gt;&lt;RecNum&gt;232&lt;/RecNum&gt;&lt;DisplayText&gt;[20]&lt;/DisplayText&gt;&lt;record&gt;&lt;rec-number&gt;232&lt;/rec-number&gt;&lt;foreign-keys&gt;&lt;key app="EN" db-id="5ea2aax9udaxwaez0dnp95ejp0w5dddfsr5f" timestamp="0"&gt;232&lt;/key&gt;&lt;/foreign-keys&gt;&lt;ref-type name="Journal Article"&gt;17&lt;/ref-type&gt;&lt;contributors&gt;&lt;authors&gt;&lt;author&gt;Zhang, W.&lt;/author&gt;&lt;author&gt;Fan, L. M.&lt;/author&gt;&lt;author&gt;Wu, W. H.&lt;/author&gt;&lt;/authors&gt;&lt;/contributors&gt;&lt;auth-address&gt;State Key Laboratory of Plant Physiology and Biochemistry, College of Biological Sciences, China Agricultural University, Beijing 100094, China.&lt;/auth-address&gt;&lt;titles&gt;&lt;title&gt;Osmo-sensitive and stretch-activated calcium-permeable channels in Vicia faba guard cells are regulated by actin dynamics&lt;/title&gt;&lt;secondary-title&gt;Plant Physiol&lt;/secondary-title&gt;&lt;/titles&gt;&lt;periodical&gt;&lt;full-title&gt;Plant Physiology&lt;/full-title&gt;&lt;abbr-1&gt;Plant Physiol&lt;/abbr-1&gt;&lt;/periodical&gt;&lt;pages&gt;1140-51&lt;/pages&gt;&lt;volume&gt;143&lt;/volume&gt;&lt;number&gt;3&lt;/number&gt;&lt;edition&gt;2007/01/30&lt;/edition&gt;&lt;keywords&gt;&lt;keyword&gt;Actin Cytoskeleton/*physiology&lt;/keyword&gt;&lt;keyword&gt;Barium/chemistry&lt;/keyword&gt;&lt;keyword&gt;Calcium/chemistry&lt;/keyword&gt;&lt;keyword&gt;Calcium Channels/*physiology&lt;/keyword&gt;&lt;keyword&gt;Ion Transport/physiology&lt;/keyword&gt;&lt;keyword&gt;*Osmosis&lt;/keyword&gt;&lt;keyword&gt;Protoplasts/chemistry/cytology/metabolism&lt;/keyword&gt;&lt;keyword&gt;Vicia faba/chemistry/cytology/*metabolism&lt;/keyword&gt;&lt;/keywords&gt;&lt;dates&gt;&lt;year&gt;2007&lt;/year&gt;&lt;pub-dates&gt;&lt;date&gt;Mar&lt;/date&gt;&lt;/pub-dates&gt;&lt;/dates&gt;&lt;isbn&gt;0032-0889 (Print)&amp;#xD;0032-0889 (Linking)&lt;/isbn&gt;&lt;accession-num&gt;17259289&lt;/accession-num&gt;&lt;urls&gt;&lt;related-urls&gt;&lt;url&gt;http://www.ncbi.nlm.nih.gov/entrez/query.fcgi?cmd=Retrieve&amp;amp;db=PubMed&amp;amp;dopt=Citation&amp;amp;list_uids=17259289&lt;/url&gt;&lt;/related-urls&gt;&lt;/urls&gt;&lt;custom2&gt;1820927&lt;/custom2&gt;&lt;electronic-resource-num&gt;10.1104/pp.106.091405&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bscript"/>
              </w:rPr>
              <w:t>2</w:t>
            </w:r>
            <w:r w:rsidRPr="00DD642C">
              <w:rPr>
                <w:rFonts w:ascii="Times New Roman" w:hAnsi="Times New Roman" w:cs="Times New Roman"/>
                <w:sz w:val="24"/>
                <w:szCs w:val="24"/>
              </w:rPr>
              <w:t>O 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Aquaporin (PIP2;1)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bscript"/>
              </w:rPr>
              <w:t>2</w:t>
            </w:r>
            <w:r w:rsidRPr="00DD642C">
              <w:rPr>
                <w:rFonts w:ascii="Times New Roman" w:hAnsi="Times New Roman" w:cs="Times New Roman"/>
                <w:sz w:val="24"/>
                <w:szCs w:val="24"/>
              </w:rPr>
              <w:t>O 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cm9uZGluPC9BdXRob3I+PFllYXI+MjAxNTwvWWVhcj48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uZGluPC9BdXRob3I+PFllYXI+MjAxNTwvWWVhcj48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1]</w:t>
            </w:r>
            <w:r w:rsidRPr="00DD642C">
              <w:rPr>
                <w:rFonts w:ascii="Times New Roman" w:hAnsi="Times New Roman" w:cs="Times New Roman"/>
                <w:sz w:val="24"/>
                <w:szCs w:val="24"/>
              </w:rPr>
              <w:fldChar w:fldCharType="end"/>
            </w:r>
          </w:p>
        </w:tc>
      </w:tr>
      <w:tr w:rsidR="00DD642C" w:rsidRPr="00DD642C" w:rsidTr="009864B0">
        <w:trPr>
          <w:trHeight w:val="70"/>
        </w:trPr>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tRAC1</w:t>
            </w:r>
          </w:p>
        </w:tc>
        <w:tc>
          <w:tcPr>
            <w:tcW w:w="1004" w:type="pct"/>
            <w:shd w:val="clear" w:color="auto" w:fill="auto"/>
          </w:tcPr>
          <w:p w:rsidR="00DD642C" w:rsidRPr="00DD642C" w:rsidRDefault="0028473E" w:rsidP="009864B0">
            <w:pPr>
              <w:spacing w:after="0" w:line="240" w:lineRule="auto"/>
              <w:rPr>
                <w:rFonts w:ascii="Times New Roman" w:hAnsi="Times New Roman" w:cs="Times New Roman"/>
                <w:sz w:val="24"/>
                <w:szCs w:val="24"/>
              </w:rPr>
            </w:pPr>
            <w:r>
              <w:rPr>
                <w:rFonts w:ascii="Times New Roman" w:hAnsi="Times New Roman" w:cs="Times New Roman"/>
                <w:sz w:val="24"/>
                <w:szCs w:val="24"/>
              </w:rPr>
              <w:t>Actin R</w:t>
            </w:r>
            <w:r w:rsidR="00DD642C" w:rsidRPr="00DD642C">
              <w:rPr>
                <w:rFonts w:ascii="Times New Roman" w:hAnsi="Times New Roman" w:cs="Times New Roman"/>
                <w:sz w:val="24"/>
                <w:szCs w:val="24"/>
              </w:rPr>
              <w:t>eorgan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michez&lt;/Author&gt;&lt;Year&gt;2001&lt;/Year&gt;&lt;RecNum&gt;19&lt;/RecNum&gt;&lt;DisplayText&gt;[8]&lt;/DisplayText&gt;&lt;record&gt;&lt;rec-number&gt;19&lt;/rec-number&gt;&lt;foreign-keys&gt;&lt;key app="EN" db-id="5ea2aax9udaxwaez0dnp95ejp0w5dddfsr5f" timestamp="0"&gt;19&lt;/key&gt;&lt;/foreign-keys&gt;&lt;ref-type name="Journal Article"&gt;17&lt;/ref-type&gt;&lt;contributors&gt;&lt;authors&gt;&lt;author&gt;Lemichez, E.&lt;/author&gt;&lt;author&gt;Wu, Y.&lt;/author&gt;&lt;author&gt;Sanchez, J. P.&lt;/author&gt;&lt;author&gt;Mettouchi, A.&lt;/author&gt;&lt;author&gt;Mathur, J.&lt;/author&gt;&lt;author&gt;Chua, N. H.&lt;/author&gt;&lt;/authors&gt;&lt;/contributors&gt;&lt;auth-address&gt;Laboratory of Plant Molecular Biology, Rockefeller University, New York, New York 10021-6399, USA.&lt;/auth-address&gt;&lt;titles&gt;&lt;title&gt;Inactivation of AtRac1 by abscisic acid is essential for stomatal closure&lt;/title&gt;&lt;secondary-title&gt;Genes Dev&lt;/secondary-title&gt;&lt;/titles&gt;&lt;pages&gt;1808-16&lt;/pages&gt;&lt;volume&gt;15&lt;/volume&gt;&lt;number&gt;14&lt;/number&gt;&lt;edition&gt;2001/07/19&lt;/edition&gt;&lt;keywords&gt;&lt;keyword&gt;Abscisic Acid/*pharmacology&lt;/keyword&gt;&lt;keyword&gt;Amino Acid Sequence&lt;/keyword&gt;&lt;keyword&gt;Arabidopsis&lt;/keyword&gt;&lt;keyword&gt;Computational Biology&lt;/keyword&gt;&lt;keyword&gt;Cytoskeleton/physiology/ultrastructure&lt;/keyword&gt;&lt;keyword&gt;Mutation&lt;/keyword&gt;&lt;keyword&gt;Plant Leaves/cytology/*physiology&lt;/keyword&gt;&lt;keyword&gt;Plant Proteins/*antagonists &amp;amp; inhibitors&lt;/keyword&gt;&lt;keyword&gt;Plants, Genetically Modified&lt;/keyword&gt;&lt;keyword&gt;Sequence Homology, Amino Acid&lt;/keyword&gt;&lt;keyword&gt;rac1 GTP-Binding Protein/*antagonists &amp;amp; inhibitors&lt;/keyword&gt;&lt;/keywords&gt;&lt;dates&gt;&lt;year&gt;2001&lt;/year&gt;&lt;pub-dates&gt;&lt;date&gt;Jul 15&lt;/date&gt;&lt;/pub-dates&gt;&lt;/dates&gt;&lt;isbn&gt;0890-9369 (Print)&amp;#xD;0890-9369 (Linking)&lt;/isbn&gt;&lt;accession-num&gt;11459830&lt;/accession-num&gt;&lt;urls&gt;&lt;related-urls&gt;&lt;url&gt;http://www.ncbi.nlm.nih.gov/entrez/query.fcgi?cmd=Retrieve&amp;amp;db=PubMed&amp;amp;dopt=Citation&amp;amp;list_uids=11459830&lt;/url&gt;&lt;/related-urls&gt;&lt;/urls&gt;&lt;custom2&gt;PMC312738&lt;/custom2&gt;&lt;electronic-resource-num&gt;10.1101/gad.90040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I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dGF4ZW48L0F1dGhvcj48WWVhcj4xOTk5PC9ZZWFyPjxS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F4ZW48L0F1dGhvcj48WWVhcj4xOTk5PC9ZZWFyPjxS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2, 2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2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H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xPC9ZZWFyPjxS
ZWNOdW0+MTYyPC9SZWNOdW0+PERpc3BsYXlUZXh0PlsyNCwgMjV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TY2hlcnplcjwvQXV0aG9yPjxZ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xPC9ZZWFyPjxS
ZWNOdW0+MTYyPC9SZWNOdW0+PERpc3BsYXlUZXh0PlsyNCwgMjV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TY2hlcnplcjwvQXV0aG9yPjxZ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4, 2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2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3/2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H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xPC9ZZWFyPjxS
ZWNOdW0+MTYyPC9SZWNOdW0+PERpc3BsYXlUZXh0PlsyNCwgMjV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TY2hlcnplcjwvQXV0aG9yPjxZ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xPC9ZZWFyPjxS
ZWNOdW0+MTYyPC9SZWNOdW0+PERpc3BsYXlUZXh0PlsyNCwgMjV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TY2hlcnplcjwvQXV0aG9yPjxZ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4, 2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3/2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3/2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watek&lt;/Author&gt;&lt;Year&gt;2014&lt;/Year&gt;&lt;RecNum&gt;339&lt;/RecNum&gt;&lt;DisplayText&gt;[27]&lt;/DisplayText&gt;&lt;record&gt;&lt;rec-number&gt;339&lt;/rec-number&gt;&lt;foreign-keys&gt;&lt;key app="EN" db-id="5ea2aax9udaxwaez0dnp95ejp0w5dddfsr5f" timestamp="1480968216"&gt;339&lt;/key&gt;&lt;/foreign-keys&gt;&lt;ref-type name="Journal Article"&gt;17&lt;/ref-type&gt;&lt;contributors&gt;&lt;authors&gt;&lt;author&gt;Swatek, K. N.&lt;/author&gt;&lt;author&gt;Wilson, R. S.&lt;/author&gt;&lt;author&gt;Ahsan, N.&lt;/author&gt;&lt;author&gt;Tritz, R. L.&lt;/author&gt;&lt;author&gt;Thelen, J. J.&lt;/author&gt;&lt;/authors&gt;&lt;/contributors&gt;&lt;auth-address&gt;*Department of Biochemistry and Interdisciplinary Plant Group, University of Missouri, Christopher S. Bond Life Sciences Center, Columbia, MO 65211, U.S.A.&lt;/auth-address&gt;&lt;titles&gt;&lt;title&gt;Multisite phosphorylation of 14-3-3 proteins by calcium-dependent protein kinases&lt;/title&gt;&lt;secondary-title&gt;Biochem J&lt;/secondary-title&gt;&lt;/titles&gt;&lt;periodical&gt;&lt;full-title&gt;Biochem J&lt;/full-title&gt;&lt;/periodical&gt;&lt;pages&gt;15-25&lt;/pages&gt;&lt;volume&gt;459&lt;/volume&gt;&lt;number&gt;1&lt;/number&gt;&lt;edition&gt;2014/01/21&lt;/edition&gt;&lt;keywords&gt;&lt;keyword&gt;14-3-3 Proteins/*chemistry/genetics/*metabolism&lt;/keyword&gt;&lt;keyword&gt;Amino Acid Sequence&lt;/keyword&gt;&lt;keyword&gt;Animals&lt;/keyword&gt;&lt;keyword&gt;Cattle&lt;/keyword&gt;&lt;keyword&gt;Molecular Sequence Data&lt;/keyword&gt;&lt;keyword&gt;Phosphorylation/physiology&lt;/keyword&gt;&lt;keyword&gt;Protein Kinases/*chemistry/genetics/*metabolism&lt;/keyword&gt;&lt;keyword&gt;Protein Structure, Secondary&lt;/keyword&gt;&lt;keyword&gt;Random Allocation&lt;/keyword&gt;&lt;/keywords&gt;&lt;dates&gt;&lt;year&gt;2014&lt;/year&gt;&lt;pub-dates&gt;&lt;date&gt;Apr 01&lt;/date&gt;&lt;/pub-dates&gt;&lt;/dates&gt;&lt;isbn&gt;1470-8728 (Electronic)&amp;#xD;0264-6021 (Linking)&lt;/isbn&gt;&lt;accession-num&gt;24438037&lt;/accession-num&gt;&lt;urls&gt;&lt;related-urls&gt;&lt;url&gt;http://www.ncbi.nlm.nih.gov/pubmed/24438037&lt;/url&gt;&lt;/related-urls&gt;&lt;/urls&gt;&lt;custom2&gt;4127189&lt;/custom2&gt;&lt;electronic-resource-num&gt;10.1042/BJ20130035&lt;/electronic-resource-num&gt;&lt;language&gt;eng&lt;/language&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VbWV6YXdhPC9BdXRob3I+PFllYXI+MjAwOTwvWWVhcj48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VbWV6YXdhPC9BdXRob3I+PFllYXI+MjAwOTwvWWVhcj48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 28, 2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 6</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H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zer&lt;/Author&gt;&lt;Year&gt;2012&lt;/Year&gt;&lt;RecNum&gt;71&lt;/RecNum&gt;&lt;DisplayText&gt;[25]&lt;/DisplayText&gt;&lt;record&gt;&lt;rec-number&gt;71&lt;/rec-number&gt;&lt;foreign-keys&gt;&lt;key app="EN" db-id="5ea2aax9udaxwaez0dnp95ejp0w5dddfsr5f" timestamp="0"&gt;71&lt;/key&gt;&lt;/foreign-keys&gt;&lt;ref-type name="Journal Article"&gt;17&lt;/ref-type&gt;&lt;contributors&gt;&lt;authors&gt;&lt;author&gt;Scherzer, S.&lt;/author&gt;&lt;author&gt;Maierhofer, T.&lt;/author&gt;&lt;author&gt;Al-Rasheid, K. A.&lt;/author&gt;&lt;author&gt;Geiger, D.&lt;/author&gt;&lt;author&gt;Hedrich, R.&lt;/author&gt;&lt;/authors&gt;&lt;/contributors&gt;&lt;titles&gt;&lt;title&gt;Multiple calcium-dependent kinases modulate ABA-activated guard cell anion channels&lt;/title&gt;&lt;secondary-title&gt;Mol Plant&lt;/secondary-title&gt;&lt;/titles&gt;&lt;periodical&gt;&lt;full-title&gt;Molecular Plant&lt;/full-title&gt;&lt;abbr-1&gt;Mol Plant&lt;/abbr-1&gt;&lt;/periodical&gt;&lt;pages&gt;1409-12&lt;/pages&gt;&lt;volume&gt;5&lt;/volume&gt;&lt;number&gt;6&lt;/number&gt;&lt;edition&gt;2012/08/31&lt;/edition&gt;&lt;dates&gt;&lt;year&gt;2012&lt;/year&gt;&lt;pub-dates&gt;&lt;date&gt;Nov&lt;/date&gt;&lt;/pub-dates&gt;&lt;/dates&gt;&lt;isbn&gt;1752-9867 (Electronic)&amp;#xD;1674-2052 (Linking)&lt;/isbn&gt;&lt;accession-num&gt;22933711&lt;/accession-num&gt;&lt;urls&gt;&lt;related-urls&gt;&lt;url&gt;http://www.ncbi.nlm.nih.gov/entrez/query.fcgi?cmd=Retrieve&amp;amp;db=PubMed&amp;amp;dopt=Citation&amp;amp;list_uids=22933711&lt;/url&gt;&lt;/related-urls&gt;&lt;/urls&gt;&lt;electronic-resource-num&gt;10.1093/mp/sss084&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 6</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ndt&lt;/Author&gt;&lt;Year&gt;2012&lt;/Year&gt;&lt;RecNum&gt;70&lt;/RecNum&gt;&lt;DisplayText&gt;[6]&lt;/DisplayText&gt;&lt;record&gt;&lt;rec-number&gt;70&lt;/rec-number&gt;&lt;foreign-keys&gt;&lt;key app="EN" db-id="5ea2aax9udaxwaez0dnp95ejp0w5dddfsr5f" timestamp="0"&gt;70&lt;/key&gt;&lt;/foreign-keys&gt;&lt;ref-type name="Journal Article"&gt;17&lt;/ref-type&gt;&lt;contributors&gt;&lt;authors&gt;&lt;author&gt;Brandt, B.&lt;/author&gt;&lt;author&gt;Brodsky, D. E.&lt;/author&gt;&lt;author&gt;Xue, S.&lt;/author&gt;&lt;author&gt;Negi, J.&lt;/author&gt;&lt;author&gt;Iba, K.&lt;/author&gt;&lt;author&gt;Kangasjarvi, J.&lt;/author&gt;&lt;author&gt;Ghassemian, M.&lt;/author&gt;&lt;author&gt;Stephan, A. B.&lt;/author&gt;&lt;author&gt;Hu, H.&lt;/author&gt;&lt;author&gt;Schroeder, J. I.&lt;/author&gt;&lt;/authors&gt;&lt;/contributors&gt;&lt;auth-address&gt;Cell and Developmental Biology Section, Division of Biological Sciences, University of California at San Diego, La Jolla, CA 92093, USA.&lt;/auth-address&gt;&lt;titles&gt;&lt;title&gt;Reconstitution of abscisic acid activation of SLAC1 anion channel by CPK6 and OST1 kinases and branched ABI1 PP2C phosphatase action&lt;/title&gt;&lt;secondary-title&gt;Proc Natl Acad Sci U S A&lt;/secondary-title&gt;&lt;/titles&gt;&lt;periodical&gt;&lt;full-title&gt;Proc Natl Acad Sci U S A&lt;/full-title&gt;&lt;/periodical&gt;&lt;pages&gt;10593-8&lt;/pages&gt;&lt;volume&gt;109&lt;/volume&gt;&lt;number&gt;26&lt;/number&gt;&lt;edition&gt;2012/06/13&lt;/edition&gt;&lt;keywords&gt;&lt;keyword&gt;Abscisic Acid/*metabolism&lt;/keyword&gt;&lt;keyword&gt;Animals&lt;/keyword&gt;&lt;keyword&gt;Calcium-Calmodulin-Dependent Protein Kinases/*metabolism&lt;/keyword&gt;&lt;keyword&gt;Down-Regulation&lt;/keyword&gt;&lt;keyword&gt;Ion Channels/*metabolism&lt;/keyword&gt;&lt;keyword&gt;Phosphoprotein Phosphatases/*metabolism&lt;/keyword&gt;&lt;keyword&gt;Xenopus laevis&lt;/keyword&gt;&lt;/keywords&gt;&lt;dates&gt;&lt;year&gt;2012&lt;/year&gt;&lt;pub-dates&gt;&lt;date&gt;Jun 26&lt;/date&gt;&lt;/pub-dates&gt;&lt;/dates&gt;&lt;isbn&gt;1091-6490 (Electronic)&amp;#xD;0027-8424 (Linking)&lt;/isbn&gt;&lt;accession-num&gt;22689970&lt;/accession-num&gt;&lt;urls&gt;&lt;related-urls&gt;&lt;url&gt;https://www.ncbi.nlm.nih.gov/pubmed/22689970&lt;/url&gt;&lt;/related-urls&gt;&lt;/urls&gt;&lt;custom2&gt;PMC3387046&lt;/custom2&gt;&lt;electronic-resource-num&gt;10.1073/pnas.111659010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PK9/1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YW1tZXM8L0F1dGhvcj48WWVhcj4yMDA5PC9ZZWFyPjxS
ZWNOdW0+Nzg8L1JlY051bT48RGlzcGxheVRleHQ+WzMw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1tZXM8L0F1dGhvcj48WWVhcj4yMDA5PC9ZZWFyPjxS
ZWNOdW0+Nzg8L1JlY051bT48RGlzcGxheVRleHQ+WzMw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rPr>
              <w:t xml:space="preserve"> ATPas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ders&lt;/Author&gt;&lt;Year&gt;2002&lt;/Year&gt;&lt;RecNum&gt;320&lt;/RecNum&gt;&lt;DisplayText&gt;[31]&lt;/DisplayText&gt;&lt;record&gt;&lt;rec-number&gt;320&lt;/rec-number&gt;&lt;foreign-keys&gt;&lt;key app="EN" db-id="5ea2aax9udaxwaez0dnp95ejp0w5dddfsr5f" timestamp="1480515019"&gt;320&lt;/key&gt;&lt;/foreign-keys&gt;&lt;ref-type name="Journal Article"&gt;17&lt;/ref-type&gt;&lt;contributors&gt;&lt;authors&gt;&lt;author&gt;Sanders, D.&lt;/author&gt;&lt;author&gt;Pelloux, J.&lt;/author&gt;&lt;author&gt;Brownlee, C.&lt;/author&gt;&lt;author&gt;Harper, J. F.&lt;/author&gt;&lt;/authors&gt;&lt;/contributors&gt;&lt;auth-address&gt;Biology Department, University of York, York YO10 5YW, United Kingdom. ds10@york.ac.uk&lt;/auth-address&gt;&lt;titles&gt;&lt;title&gt;Calcium at the crossroads of signaling&lt;/title&gt;&lt;secondary-title&gt;Plant Cell&lt;/secondary-title&gt;&lt;/titles&gt;&lt;periodical&gt;&lt;full-title&gt;Plant Cell&lt;/full-title&gt;&lt;/periodical&gt;&lt;pages&gt;S401-17&lt;/pages&gt;&lt;volume&gt;14 Suppl&lt;/volume&gt;&lt;keywords&gt;&lt;keyword&gt;Antiporters/metabolism&lt;/keyword&gt;&lt;keyword&gt;Arabidopsis/genetics/*physiology&lt;/keyword&gt;&lt;keyword&gt;Calcium/*metabolism&lt;/keyword&gt;&lt;keyword&gt;Calcium Channels/metabolism&lt;/keyword&gt;&lt;keyword&gt;Calcium Signaling/genetics/*physiology&lt;/keyword&gt;&lt;keyword&gt;Calcium-Transporting ATPases/metabolism&lt;/keyword&gt;&lt;keyword&gt;Cyclic Nucleotide-Gated Cation Channels&lt;/keyword&gt;&lt;keyword&gt;Ion Channels/metabolism&lt;/keyword&gt;&lt;keyword&gt;Protein Kinases/metabolism&lt;/keyword&gt;&lt;keyword&gt;Receptors, Glutamate/metabolism&lt;/keyword&gt;&lt;keyword&gt;NASA Discipline Plant Biology&lt;/keyword&gt;&lt;keyword&gt;Non-NASA Center&lt;/keyword&gt;&lt;/keywords&gt;&lt;dates&gt;&lt;year&gt;2002&lt;/year&gt;&lt;/dates&gt;&lt;isbn&gt;1040-4651 (Print)&amp;#xD;1040-4651 (Linking)&lt;/isbn&gt;&lt;accession-num&gt;12045291&lt;/accession-num&gt;&lt;urls&gt;&lt;related-urls&gt;&lt;url&gt;http://www.ncbi.nlm.nih.gov/pubmed/12045291&lt;/url&gt;&lt;/related-urls&gt;&lt;/urls&gt;&lt;custom2&gt;PMC151269&lt;/custom2&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EV</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d&lt;/Author&gt;&lt;Year&gt;1994&lt;/Year&gt;&lt;RecNum&gt;271&lt;/RecNum&gt;&lt;DisplayText&gt;[3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QU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YXNha2k8L0F1dGhvcj48WWVhcj4yMDEwPC9ZZWFyPjxS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XNha2k8L0F1dGhvcj48WWVhcj4yMDEwPC9ZZWFyPjxS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ATPas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sidRPr="00DD642C">
              <w:rPr>
                <w:rFonts w:ascii="Times New Roman" w:hAnsi="Times New Roman" w:cs="Times New Roman"/>
                <w:sz w:val="24"/>
                <w:szCs w:val="24"/>
              </w:rPr>
              <w:instrText xml:space="preserve"> ADDIN EN.CITE &lt;EndNote&gt;&lt;Cite&gt;&lt;Author&gt;Kinoshita&lt;/Author&gt;&lt;Year&gt;1995&lt;/Year&gt;&lt;RecNum&gt;277&lt;/RecNum&gt;&lt;DisplayText&gt;[34]&lt;/DisplayText&gt;&lt;record&gt;&lt;rec-number&gt;277&lt;/rec-number&gt;&lt;foreign-keys&gt;&lt;key app="EN" db-id="5ea2aax9udaxwaez0dnp95ejp0w5dddfsr5f" timestamp="0"&gt;277&lt;/key&gt;&lt;/foreign-keys&gt;&lt;ref-type name="Journal Article"&gt;17&lt;/ref-type&gt;&lt;contributors&gt;&lt;authors&gt;&lt;author&gt;Kinoshita, T.&lt;/author&gt;&lt;author&gt;Nishimura, M.&lt;/author&gt;&lt;author&gt;Shimazaki, K.&lt;/author&gt;&lt;/authors&gt;&lt;/contributors&gt;&lt;auth-address&gt;Department of Biology, Faculty of Science, Kyushu University, Hakozaki, Fukuoka 814, Japan.&lt;/auth-address&gt;&lt;titles&gt;&lt;title&gt;Cytosolic Concentration of Ca2+ Regulates the Plasma Membrane H+-ATPase in Guard Cells of Fava Bean&lt;/title&gt;&lt;secondary-title&gt;Plant Cell&lt;/secondary-title&gt;&lt;/titles&gt;&lt;periodical&gt;&lt;full-title&gt;Plant Cell&lt;/full-title&gt;&lt;/periodical&gt;&lt;pages&gt;1333-1342&lt;/pages&gt;&lt;volume&gt;7&lt;/volume&gt;&lt;number&gt;8&lt;/number&gt;&lt;dates&gt;&lt;year&gt;1995&lt;/year&gt;&lt;pub-dates&gt;&lt;date&gt;Aug&lt;/date&gt;&lt;/pub-dates&gt;&lt;/dates&gt;&lt;isbn&gt;1532-298X (Electronic)&amp;#xD;1040-4651 (Linking)&lt;/isbn&gt;&lt;accession-num&gt;12242406&lt;/accession-num&gt;&lt;urls&gt;&lt;related-urls&gt;&lt;url&gt;http://www.ncbi.nlm.nih.gov/pubmed/12242406&lt;/url&gt;&lt;/related-urls&gt;&lt;/urls&gt;&lt;custom2&gt;160955&lt;/custom2&gt;&lt;electronic-resource-num&gt;10.1105/tpc.7.8.1333&lt;/electronic-resource-num&gt;&lt;/record&gt;&lt;/Cite&gt;&lt;/EndNote&gt;</w:instrText>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3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sidRPr="00DD642C">
              <w:rPr>
                <w:rFonts w:ascii="Times New Roman" w:hAnsi="Times New Roman" w:cs="Times New Roman"/>
                <w:sz w:val="24"/>
                <w:szCs w:val="24"/>
              </w:rPr>
              <w:instrText xml:space="preserve"> ADDIN EN.CITE &lt;EndNote&gt;&lt;Cite&gt;&lt;Author&gt;Pei&lt;/Author&gt;&lt;Year&gt;1998&lt;/Year&gt;&lt;RecNum&gt;272&lt;/RecNum&gt;&lt;DisplayText&gt;[35]&lt;/DisplayText&gt;&lt;record&gt;&lt;rec-number&gt;272&lt;/rec-number&gt;&lt;foreign-keys&gt;&lt;key app="EN" db-id="5ea2aax9udaxwaez0dnp95ejp0w5dddfsr5f" timestamp="0"&gt;272&lt;/key&gt;&lt;/foreign-keys&gt;&lt;ref-type name="Journal Article"&gt;17&lt;/ref-type&gt;&lt;contributors&gt;&lt;authors&gt;&lt;author&gt;Pei, Z. M.&lt;/author&gt;&lt;author&gt;Baizabal-Aguirre, V. M.&lt;/author&gt;&lt;author&gt;Allen, G. J.&lt;/author&gt;&lt;author&gt;Schroeder, J. I.&lt;/author&gt;&lt;/authors&gt;&lt;/contributors&gt;&lt;auth-address&gt;Department of Biology and Center for Molecular Genetics, University of California, San Diego, La Jolla, CA 92093-0116, USA.&lt;/auth-address&gt;&lt;titles&gt;&lt;title&gt;A transient outward-rectifying K+ channel current down-regulated by cytosolic Ca2+ in Arabidopsis thaliana guard cells&lt;/title&gt;&lt;secondary-title&gt;Proc Natl Acad Sci U S A&lt;/secondary-title&gt;&lt;/titles&gt;&lt;periodical&gt;&lt;full-title&gt;Proc Natl Acad Sci U S A&lt;/full-title&gt;&lt;/periodical&gt;&lt;pages&gt;6548-53&lt;/pages&gt;&lt;volume&gt;95&lt;/volume&gt;&lt;number&gt;11&lt;/number&gt;&lt;dates&gt;&lt;year&gt;1998&lt;/year&gt;&lt;pub-dates&gt;&lt;date&gt;May 26&lt;/date&gt;&lt;/pub-dates&gt;&lt;/dates&gt;&lt;isbn&gt;0027-8424 (Print)&amp;#xD;0027-8424 (Linking)&lt;/isbn&gt;&lt;accession-num&gt;9601004&lt;/accession-num&gt;&lt;urls&gt;&lt;related-urls&gt;&lt;url&gt;http://www.ncbi.nlm.nih.gov/pubmed/9601004&lt;/url&gt;&lt;/related-urls&gt;&lt;/urls&gt;&lt;custom2&gt;27872&lt;/custom2&gt;&lt;/record&gt;&lt;/Cite&gt;&lt;/EndNote&gt;</w:instrText>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3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vertAlign w:val="subscript"/>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lam&lt;/Author&gt;&lt;Year&gt;2010&lt;/Year&gt;&lt;RecNum&gt;84&lt;/RecNum&gt;&lt;DisplayText&gt;[3]&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 3/2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zer&lt;/Author&gt;&lt;Year&gt;2012&lt;/Year&gt;&lt;RecNum&gt;71&lt;/RecNum&gt;&lt;DisplayText&gt;[25]&lt;/DisplayText&gt;&lt;record&gt;&lt;rec-number&gt;71&lt;/rec-number&gt;&lt;foreign-keys&gt;&lt;key app="EN" db-id="5ea2aax9udaxwaez0dnp95ejp0w5dddfsr5f" timestamp="0"&gt;71&lt;/key&gt;&lt;/foreign-keys&gt;&lt;ref-type name="Journal Article"&gt;17&lt;/ref-type&gt;&lt;contributors&gt;&lt;authors&gt;&lt;author&gt;Scherzer, S.&lt;/author&gt;&lt;author&gt;Maierhofer, T.&lt;/author&gt;&lt;author&gt;Al-Rasheid, K. A.&lt;/author&gt;&lt;author&gt;Geiger, D.&lt;/author&gt;&lt;author&gt;Hedrich, R.&lt;/author&gt;&lt;/authors&gt;&lt;/contributors&gt;&lt;titles&gt;&lt;title&gt;Multiple calcium-dependent kinases modulate ABA-activated guard cell anion channels&lt;/title&gt;&lt;secondary-title&gt;Mol Plant&lt;/secondary-title&gt;&lt;/titles&gt;&lt;periodical&gt;&lt;full-title&gt;Molecular Plant&lt;/full-title&gt;&lt;abbr-1&gt;Mol Plant&lt;/abbr-1&gt;&lt;/periodical&gt;&lt;pages&gt;1409-12&lt;/pages&gt;&lt;volume&gt;5&lt;/volume&gt;&lt;number&gt;6&lt;/number&gt;&lt;edition&gt;2012/08/31&lt;/edition&gt;&lt;dates&gt;&lt;year&gt;2012&lt;/year&gt;&lt;pub-dates&gt;&lt;date&gt;Nov&lt;/date&gt;&lt;/pub-dates&gt;&lt;/dates&gt;&lt;isbn&gt;1752-9867 (Electronic)&amp;#xD;1674-2052 (Linking)&lt;/isbn&gt;&lt;accession-num&gt;22933711&lt;/accession-num&gt;&lt;urls&gt;&lt;related-urls&gt;&lt;url&gt;http://www.ncbi.nlm.nih.gov/entrez/query.fcgi?cmd=Retrieve&amp;amp;db=PubMed&amp;amp;dopt=Citation&amp;amp;list_uids=22933711&lt;/url&gt;&lt;/related-urls&gt;&lt;/urls&gt;&lt;electronic-resource-num&gt;10.1093/mp/sss084&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LD</w:t>
            </w:r>
            <w:r w:rsidRPr="00DD642C">
              <w:rPr>
                <w:rFonts w:ascii="Times New Roman" w:hAnsi="Times New Roman" w:cs="Times New Roman"/>
                <w:sz w:val="24"/>
                <w:szCs w:val="24"/>
              </w:rPr>
              <w:sym w:font="Symbol" w:char="F061"/>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12&lt;/Year&gt;&lt;RecNum&gt;122&lt;/RecNum&gt;&lt;DisplayText&gt;[18]&lt;/DisplayText&gt;&lt;record&gt;&lt;rec-number&gt;122&lt;/rec-number&gt;&lt;foreign-keys&gt;&lt;key app="EN" db-id="5ea2aax9udaxwaez0dnp95ejp0w5dddfsr5f" timestamp="0"&gt;122&lt;/key&gt;&lt;/foreign-keys&gt;&lt;ref-type name="Journal Article"&gt;17&lt;/ref-type&gt;&lt;contributors&gt;&lt;authors&gt;&lt;author&gt;Guo, L.&lt;/author&gt;&lt;author&gt;Wang, X.&lt;/author&gt;&lt;/authors&gt;&lt;/contributors&gt;&lt;auth-address&gt;Department of Biology, University of Missouri St. Louis, MO, USA.&lt;/auth-address&gt;&lt;titles&gt;&lt;title&gt;Crosstalk between Phospholipase D and Sphingosine Kinase in Plant Stress Signaling&lt;/title&gt;&lt;secondary-title&gt;Front Plant Sci&lt;/secondary-title&gt;&lt;/titles&gt;&lt;periodical&gt;&lt;full-title&gt;Front Plant Sci&lt;/full-title&gt;&lt;/periodical&gt;&lt;pages&gt;51&lt;/pages&gt;&lt;volume&gt;3&lt;/volume&gt;&lt;edition&gt;2012/05/29&lt;/edition&gt;&lt;keywords&gt;&lt;keyword&gt;abscisic acid&lt;/keyword&gt;&lt;keyword&gt;lipid signaling&lt;/keyword&gt;&lt;keyword&gt;phosphatidic acid&lt;/keyword&gt;&lt;keyword&gt;phospholipase D&lt;/keyword&gt;&lt;keyword&gt;phytosphingosine&lt;/keyword&gt;&lt;keyword&gt;sphingosine kinase&lt;/keyword&gt;&lt;/keywords&gt;&lt;dates&gt;&lt;year&gt;2012&lt;/year&gt;&lt;/dates&gt;&lt;isbn&gt;1664-462X (Electronic)&amp;#xD;1664-462X (Linking)&lt;/isbn&gt;&lt;accession-num&gt;22639650&lt;/accession-num&gt;&lt;urls&gt;&lt;related-urls&gt;&lt;url&gt;http://www.ncbi.nlm.nih.gov/entrez/query.fcgi?cmd=Retrieve&amp;amp;db=PubMed&amp;amp;dopt=Citation&amp;amp;list_uids=22639650&lt;/url&gt;&lt;/related-urls&gt;&lt;/urls&gt;&lt;custom2&gt;3355621&lt;/custom2&gt;&lt;electronic-resource-num&gt;10.3389/fpls.2012.0005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LC</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PdHRlcmhhZzwvQXV0aG9yPjxZZWFyPjIwMDE8L1llYXI+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HRlcmhhZzwvQXV0aG9yPjxZZWFyPjIwMDE8L1llYXI+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TCT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LaW08L0F1dGhvcj48WWVhcj4yMDEyPC9ZZWFyPjxSZWNO
dW0+MTQyPC9SZWNOdW0+PERpc3BsYXlUZXh0PlszN1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08L0F1dGhvcj48WWVhcj4yMDEyPC9ZZWFyPjxSZWNO
dW0+MTQyPC9SZWNOdW0+PERpc3BsYXlUZXh0PlszN1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rPr>
              <w:t xml:space="preserve"> ATPase</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ders&lt;/Author&gt;&lt;Year&gt;2002&lt;/Year&gt;&lt;RecNum&gt;320&lt;/RecNum&gt;&lt;DisplayText&gt;[31]&lt;/DisplayText&gt;&lt;record&gt;&lt;rec-number&gt;320&lt;/rec-number&gt;&lt;foreign-keys&gt;&lt;key app="EN" db-id="5ea2aax9udaxwaez0dnp95ejp0w5dddfsr5f" timestamp="1480515019"&gt;320&lt;/key&gt;&lt;/foreign-keys&gt;&lt;ref-type name="Journal Article"&gt;17&lt;/ref-type&gt;&lt;contributors&gt;&lt;authors&gt;&lt;author&gt;Sanders, D.&lt;/author&gt;&lt;author&gt;Pelloux, J.&lt;/author&gt;&lt;author&gt;Brownlee, C.&lt;/author&gt;&lt;author&gt;Harper, J. F.&lt;/author&gt;&lt;/authors&gt;&lt;/contributors&gt;&lt;auth-address&gt;Biology Department, University of York, York YO10 5YW, United Kingdom. ds10@york.ac.uk&lt;/auth-address&gt;&lt;titles&gt;&lt;title&gt;Calcium at the crossroads of signaling&lt;/title&gt;&lt;secondary-title&gt;Plant Cell&lt;/secondary-title&gt;&lt;/titles&gt;&lt;periodical&gt;&lt;full-title&gt;Plant Cell&lt;/full-title&gt;&lt;/periodical&gt;&lt;pages&gt;S401-17&lt;/pages&gt;&lt;volume&gt;14 Suppl&lt;/volume&gt;&lt;keywords&gt;&lt;keyword&gt;Antiporters/metabolism&lt;/keyword&gt;&lt;keyword&gt;Arabidopsis/genetics/*physiology&lt;/keyword&gt;&lt;keyword&gt;Calcium/*metabolism&lt;/keyword&gt;&lt;keyword&gt;Calcium Channels/metabolism&lt;/keyword&gt;&lt;keyword&gt;Calcium Signaling/genetics/*physiology&lt;/keyword&gt;&lt;keyword&gt;Calcium-Transporting ATPases/metabolism&lt;/keyword&gt;&lt;keyword&gt;Cyclic Nucleotide-Gated Cation Channels&lt;/keyword&gt;&lt;keyword&gt;Ion Channels/metabolism&lt;/keyword&gt;&lt;keyword&gt;Protein Kinases/metabolism&lt;/keyword&gt;&lt;keyword&gt;Receptors, Glutamate/metabolism&lt;/keyword&gt;&lt;keyword&gt;NASA Discipline Plant Biology&lt;/keyword&gt;&lt;keyword&gt;Non-NASA Center&lt;/keyword&gt;&lt;/keywords&gt;&lt;dates&gt;&lt;year&gt;2002&lt;/year&gt;&lt;/dates&gt;&lt;isbn&gt;1040-4651 (Print)&amp;#xD;1040-4651 (Linking)&lt;/isbn&gt;&lt;accession-num&gt;12045291&lt;/accession-num&gt;&lt;urls&gt;&lt;related-urls&gt;&lt;url&gt;http://www.ncbi.nlm.nih.gov/pubmed/12045291&lt;/url&gt;&lt;/related-urls&gt;&lt;/urls&gt;&lt;custom2&gt;PMC151269&lt;/custom2&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roeder&lt;/Author&gt;&lt;Year&gt;1990&lt;/Year&gt;&lt;RecNum&gt;321&lt;/RecNum&gt;&lt;DisplayText&gt;[38]&lt;/DisplayText&gt;&lt;record&gt;&lt;rec-number&gt;321&lt;/rec-number&gt;&lt;foreign-keys&gt;&lt;key app="EN" db-id="5ea2aax9udaxwaez0dnp95ejp0w5dddfsr5f" timestamp="1480515020"&gt;321&lt;/key&gt;&lt;/foreign-keys&gt;&lt;ref-type name="Journal Article"&gt;17&lt;/ref-type&gt;&lt;contributors&gt;&lt;authors&gt;&lt;author&gt;Schroeder, J. I.&lt;/author&gt;&lt;author&gt;Hagiwara, S.&lt;/author&gt;&lt;/authors&gt;&lt;/contributors&gt;&lt;auth-address&gt;Department of Physiology, Jerry Lewis Neuromuscular Research Center, University of California, Los Angeles School of Medicine 90024.&lt;/auth-address&gt;&lt;titles&gt;&lt;title&gt;Repetitive increases in cytosolic Ca2+ of guard cells by abscisic acid activation of nonselective Ca2+ permeable channels&lt;/title&gt;&lt;secondary-title&gt;Proc Natl Acad Sci U S A&lt;/secondary-title&gt;&lt;/titles&gt;&lt;periodical&gt;&lt;full-title&gt;Proc Natl Acad Sci U S A&lt;/full-title&gt;&lt;/periodical&gt;&lt;pages&gt;9305-9&lt;/pages&gt;&lt;volume&gt;87&lt;/volume&gt;&lt;number&gt;23&lt;/number&gt;&lt;keywords&gt;&lt;keyword&gt;Abscisic Acid/*pharmacology&lt;/keyword&gt;&lt;keyword&gt;Calcium/*metabolism&lt;/keyword&gt;&lt;keyword&gt;Calcium Channels/drug effects/*physiology&lt;/keyword&gt;&lt;keyword&gt;Cells, Cultured&lt;/keyword&gt;&lt;keyword&gt;Cytosol/metabolism&lt;/keyword&gt;&lt;keyword&gt;Kinetics&lt;/keyword&gt;&lt;keyword&gt;Membrane Potentials/drug effects&lt;/keyword&gt;&lt;keyword&gt;*Plant Physiological Phenomena&lt;/keyword&gt;&lt;/keywords&gt;&lt;dates&gt;&lt;year&gt;1990&lt;/year&gt;&lt;pub-dates&gt;&lt;date&gt;Dec&lt;/date&gt;&lt;/pub-dates&gt;&lt;/dates&gt;&lt;isbn&gt;0027-8424 (Print)&amp;#xD;0027-8424 (Linking)&lt;/isbn&gt;&lt;accession-num&gt;2174559&lt;/accession-num&gt;&lt;urls&gt;&lt;related-urls&gt;&lt;url&gt;http://www.ncbi.nlm.nih.gov/pubmed/2174559&lt;/url&gt;&lt;/related-urls&gt;&lt;/urls&gt;&lt;custom2&gt;PMC55153&lt;/custom2&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w:t>
            </w:r>
            <w:r w:rsidR="0028473E">
              <w:rPr>
                <w:rFonts w:ascii="Times New Roman" w:hAnsi="Times New Roman" w:cs="Times New Roman"/>
                <w:sz w:val="24"/>
                <w:szCs w:val="24"/>
              </w:rPr>
              <w:t>iz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OUT</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y&lt;/Author&gt;&lt;Year&gt;2003&lt;/Year&gt;&lt;RecNum&gt;322&lt;/RecNum&gt;&lt;DisplayText&gt;[39]&lt;/DisplayText&gt;&lt;record&gt;&lt;rec-number&gt;322&lt;/rec-number&gt;&lt;foreign-keys&gt;&lt;key app="EN" db-id="5ea2aax9udaxwaez0dnp95ejp0w5dddfsr5f" timestamp="1480515020"&gt;322&lt;/key&gt;&lt;/foreign-keys&gt;&lt;ref-type name="Journal Article"&gt;17&lt;/ref-type&gt;&lt;contributors&gt;&lt;authors&gt;&lt;author&gt;Hosy, E.&lt;/author&gt;&lt;author&gt;Vavasseur, A.&lt;/author&gt;&lt;author&gt;Mouline, K.&lt;/author&gt;&lt;author&gt;Dreyer, I.&lt;/author&gt;&lt;author&gt;Gaymard, F.&lt;/author&gt;&lt;author&gt;Poree, F.&lt;/author&gt;&lt;author&gt;Boucherez, J.&lt;/author&gt;&lt;author&gt;Lebaudy, A.&lt;/author&gt;&lt;author&gt;Bouchez, D.&lt;/author&gt;&lt;author&gt;Very, A. A.&lt;/author&gt;&lt;author&gt;Simonneau, T.&lt;/author&gt;&lt;author&gt;Thibaud, J. B.&lt;/author&gt;&lt;author&gt;Sentenac, H.&lt;/author&gt;&lt;/authors&gt;&lt;/contributors&gt;&lt;auth-address&gt;Biochimie et Physiologie Moleculaires des Plantes, Unite Mixte de Recherche 5004, Agro-M/Centre National de la Recherche Scientifique/Institut National de la Recherche Agronomique/UM2, F-34060 Montpellier Cedex 1, France.&lt;/auth-address&gt;&lt;titles&gt;&lt;title&gt;The Arabidopsis outward K+ channel GORK is involved in regulation of stomatal movements and plant transpiration&lt;/title&gt;&lt;secondary-title&gt;Proc Natl Acad Sci U S A&lt;/secondary-title&gt;&lt;/titles&gt;&lt;periodical&gt;&lt;full-title&gt;Proc Natl Acad Sci U S A&lt;/full-title&gt;&lt;/periodical&gt;&lt;pages&gt;5549-54&lt;/pages&gt;&lt;volume&gt;100&lt;/volume&gt;&lt;number&gt;9&lt;/number&gt;&lt;keywords&gt;&lt;keyword&gt;Arabidopsis/metabolism/*physiology&lt;/keyword&gt;&lt;keyword&gt;Patch-Clamp Techniques&lt;/keyword&gt;&lt;keyword&gt;Potassium Channels/genetics/*physiology&lt;/keyword&gt;&lt;keyword&gt;Water/*metabolism&lt;/keyword&gt;&lt;/keywords&gt;&lt;dates&gt;&lt;year&gt;2003&lt;/year&gt;&lt;pub-dates&gt;&lt;date&gt;Apr 29&lt;/date&gt;&lt;/pub-dates&gt;&lt;/dates&gt;&lt;isbn&gt;0027-8424 (Print)&amp;#xD;0027-8424 (Linking)&lt;/isbn&gt;&lt;accession-num&gt;12671068&lt;/accession-num&gt;&lt;urls&gt;&lt;related-urls&gt;&lt;url&gt;http://www.ncbi.nlm.nih.gov/pubmed/12671068&lt;/url&gt;&lt;/related-urls&gt;&lt;/urls&gt;&lt;custom2&gt;154382&lt;/custom2&gt;&lt;electronic-resource-num&gt;10.1073/pnas.073397010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ERA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BbGxlbjwvQXV0aG9yPjxZZWFyPjIwMDI8L1llYXI+PFJl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GxlbjwvQXV0aG9yPjxZZWFyPjIwMDI8L1llYXI+PFJl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APC1/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LDδ</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12&lt;/Year&gt;&lt;RecNum&gt;75&lt;/RecNum&gt;&lt;DisplayText&gt;[41]&lt;/DisplayText&gt;&lt;record&gt;&lt;rec-number&gt;75&lt;/rec-number&gt;&lt;foreign-keys&gt;&lt;key app="EN" db-id="5ea2aax9udaxwaez0dnp95ejp0w5dddfsr5f" timestamp="0"&gt;7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lastRenderedPageBreak/>
              <w:t>GCR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PA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QYW5kZXk8L0F1dGhvcj48WWVhcj4yMDA0PC9ZZWFyPjxS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5kZXk8L0F1dGhvcj48WWVhcj4yMDA0PC9ZZWFyPjxS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EF1/4/10</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P1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ZdTwvQXV0aG9yPjxZZWFyPjIwMTI8L1llYXI+PFJlY051
bT41NTwvUmVjTnVtPjxEaXNwbGF5VGV4dD5bNDN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TI8L1llYXI+PFJlY051
bT41NTwvUmVjTnVtPjxEaXNwbGF5VGV4dD5bNDN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HR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HR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PA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GB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 sign, no direction</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okin&lt;/Author&gt;&lt;Year&gt;2014&lt;/Year&gt;&lt;RecNum&gt;317&lt;/RecNum&gt;&lt;DisplayText&gt;[11]&lt;/DisplayText&gt;&lt;record&gt;&lt;rec-number&gt;317&lt;/rec-number&gt;&lt;foreign-keys&gt;&lt;key app="EN" db-id="5ea2aax9udaxwaez0dnp95ejp0w5dddfsr5f" timestamp="1480515019"&gt;317&lt;/key&gt;&lt;/foreign-keys&gt;&lt;ref-type name="Journal Article"&gt;17&lt;/ref-type&gt;&lt;contributors&gt;&lt;authors&gt;&lt;author&gt;Gookin, T. E.&lt;/author&gt;&lt;author&gt;Assmann, S. M.&lt;/author&gt;&lt;/authors&gt;&lt;/contributors&gt;&lt;auth-address&gt;Department of Biology, The Pennsylvania State University, University Park, PA, 16802, USA.&lt;/auth-address&gt;&lt;titles&gt;&lt;title&gt;Significant reduction of BiFC non-specific assembly facilitates in planta assessment of heterotrimeric G-protein interactors&lt;/title&gt;&lt;secondary-title&gt;Plant J&lt;/secondary-title&gt;&lt;/titles&gt;&lt;periodical&gt;&lt;full-title&gt;Plant J&lt;/full-title&gt;&lt;/periodical&gt;&lt;pages&gt;553-67&lt;/pages&gt;&lt;volume&gt;80&lt;/volume&gt;&lt;number&gt;3&lt;/number&gt;&lt;edition&gt;2014/09/05&lt;/edition&gt;&lt;keywords&gt;&lt;keyword&gt;Arabidopsis/genetics/immunology/*metabolism/microbiology&lt;/keyword&gt;&lt;keyword&gt;Arabidopsis Proteins/genetics/metabolism&lt;/keyword&gt;&lt;keyword&gt;Heterotrimeric GTP-Binding Proteins/genetics/*metabolism&lt;/keyword&gt;&lt;keyword&gt;Microscopy, Fluorescence&lt;/keyword&gt;&lt;keyword&gt;Protein Interaction Mapping&lt;/keyword&gt;&lt;keyword&gt;Signal Transduction&lt;/keyword&gt;&lt;keyword&gt;Arabidopsis thaliana&lt;/keyword&gt;&lt;keyword&gt;Nicotiana benthamiana&lt;/keyword&gt;&lt;keyword&gt;agroinfiltration&lt;/keyword&gt;&lt;keyword&gt;bimolecular fluorescence complementation&lt;/keyword&gt;&lt;keyword&gt;calmodulin&lt;/keyword&gt;&lt;keyword&gt;heterotrimeric G-proteins&lt;/keyword&gt;&lt;keyword&gt;phospholipase&lt;/keyword&gt;&lt;keyword&gt;protein-protein interaction&lt;/keyword&gt;&lt;keyword&gt;protoplast transformation&lt;/keyword&gt;&lt;keyword&gt;technical advance&lt;/keyword&gt;&lt;/keywords&gt;&lt;dates&gt;&lt;year&gt;2014&lt;/year&gt;&lt;pub-dates&gt;&lt;date&gt;Nov&lt;/date&gt;&lt;/pub-dates&gt;&lt;/dates&gt;&lt;isbn&gt;1365-313X (Electronic)&amp;#xD;0960-7412 (Linking)&lt;/isbn&gt;&lt;accession-num&gt;25187041&lt;/accession-num&gt;&lt;urls&gt;&lt;related-urls&gt;&lt;url&gt;http://www.ncbi.nlm.nih.gov/pubmed/25187041&lt;/url&gt;&lt;/related-urls&gt;&lt;/urls&gt;&lt;custom2&gt;PMC4260091&lt;/custom2&gt;&lt;electronic-resource-num&gt;10.1111/tpj.1263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PA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1&lt;/Year&gt;&lt;RecNum&gt;24&lt;/RecNum&gt;&lt;DisplayText&gt;[44]&lt;/DisplayText&gt;&lt;record&gt;&lt;rec-number&gt;24&lt;/rec-number&gt;&lt;foreign-keys&gt;&lt;key app="EN" db-id="5ea2aax9udaxwaez0dnp95ejp0w5dddfsr5f" timestamp="0"&gt;24&lt;/key&gt;&lt;/foreign-keys&gt;&lt;ref-type name="Journal Article"&gt;17&lt;/ref-type&gt;&lt;contributors&gt;&lt;authors&gt;&lt;author&gt;Zhang, W.&lt;/author&gt;&lt;author&gt;Jeon, B. W.&lt;/author&gt;&lt;author&gt;Assmann, S. M.&lt;/author&gt;&lt;/authors&gt;&lt;/contributors&gt;&lt;auth-address&gt;Biology Department, Penn State University, 208 Mueller Laboratory, University Park, PA 16802, USA.&lt;/auth-address&gt;&lt;titles&gt;&lt;title&gt;Heterotrimeric G-protein regulation of ROS signalling and calcium currents in Arabidopsis guard cells&lt;/title&gt;&lt;secondary-title&gt;J Exp Bot&lt;/secondary-title&gt;&lt;/titles&gt;&lt;periodical&gt;&lt;full-title&gt;J Exp Bot&lt;/full-title&gt;&lt;/periodical&gt;&lt;pages&gt;2371-9&lt;/pages&gt;&lt;volume&gt;62&lt;/volume&gt;&lt;number&gt;7&lt;/number&gt;&lt;edition&gt;2011/01/26&lt;/edition&gt;&lt;keywords&gt;&lt;keyword&gt;Abscisic Acid/metabolism&lt;/keyword&gt;&lt;keyword&gt;Arabidopsis/genetics/*metabolism&lt;/keyword&gt;&lt;keyword&gt;Arabidopsis Proteins/genetics/*metabolism&lt;/keyword&gt;&lt;keyword&gt;Biological Transport&lt;/keyword&gt;&lt;keyword&gt;Calcium/*metabolism&lt;/keyword&gt;&lt;keyword&gt;GTP-Binding Protein alpha Subunits/genetics/*metabolism&lt;/keyword&gt;&lt;keyword&gt;Heterotrimeric GTP-Binding Proteins/genetics/metabolism&lt;/keyword&gt;&lt;keyword&gt;Plant Stomata/genetics/*metabolism&lt;/keyword&gt;&lt;keyword&gt;Reactive Oxygen Species/*metabolism&lt;/keyword&gt;&lt;keyword&gt;*Signal Transduction&lt;/keyword&gt;&lt;/keywords&gt;&lt;dates&gt;&lt;year&gt;2011&lt;/year&gt;&lt;pub-dates&gt;&lt;date&gt;Apr&lt;/date&gt;&lt;/pub-dates&gt;&lt;/dates&gt;&lt;isbn&gt;1460-2431 (Electronic)&amp;#xD;0022-0957 (Linking)&lt;/isbn&gt;&lt;accession-num&gt;21262908&lt;/accession-num&gt;&lt;urls&gt;&lt;related-urls&gt;&lt;url&gt;http://www.ncbi.nlm.nih.gov/entrez/query.fcgi?cmd=Retrieve&amp;amp;db=PubMed&amp;amp;dopt=Citation&amp;amp;list_uids=21262908&lt;/url&gt;&lt;/related-urls&gt;&lt;/urls&gt;&lt;electronic-resource-num&gt;10.1093/jxb/erq424&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PA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LD</w:t>
            </w:r>
            <w:r w:rsidRPr="00DD642C">
              <w:rPr>
                <w:rFonts w:ascii="Times New Roman" w:hAnsi="Times New Roman" w:cs="Times New Roman"/>
                <w:sz w:val="24"/>
                <w:szCs w:val="24"/>
              </w:rPr>
              <w:sym w:font="Symbol" w:char="F061"/>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o&lt;/Author&gt;&lt;Year&gt;2004&lt;/Year&gt;&lt;RecNum&gt;269&lt;/RecNum&gt;&lt;DisplayText&gt;[45]&lt;/DisplayText&gt;&lt;record&gt;&lt;rec-number&gt;269&lt;/rec-number&gt;&lt;foreign-keys&gt;&lt;key app="EN" db-id="5ea2aax9udaxwaez0dnp95ejp0w5dddfsr5f" timestamp="0"&gt;269&lt;/key&gt;&lt;/foreign-keys&gt;&lt;ref-type name="Journal Article"&gt;17&lt;/ref-type&gt;&lt;contributors&gt;&lt;authors&gt;&lt;author&gt;Zhao, J.&lt;/author&gt;&lt;author&gt;Wang, X.&lt;/author&gt;&lt;/authors&gt;&lt;/contributors&gt;&lt;auth-address&gt;Department of Biochemistry, Kansas State University, Manhattan, KS 66506, USA.&lt;/auth-address&gt;&lt;titles&gt;&lt;title&gt;Arabidopsis phospholipase Dalpha1 interacts with the heterotrimeric G-protein alpha-subunit through a motif analogous to the DRY motif in G-protein-coupled receptors&lt;/title&gt;&lt;secondary-title&gt;J Biol Chem&lt;/secondary-title&gt;&lt;/titles&gt;&lt;periodical&gt;&lt;full-title&gt;J Biol Chem&lt;/full-title&gt;&lt;/periodical&gt;&lt;pages&gt;1794-800&lt;/pages&gt;&lt;volume&gt;279&lt;/volume&gt;&lt;number&gt;3&lt;/number&gt;&lt;keywords&gt;&lt;keyword&gt;Amino Acid Motifs&lt;/keyword&gt;&lt;keyword&gt;Amino Acid Sequence&lt;/keyword&gt;&lt;keyword&gt;Arabidopsis/*enzymology&lt;/keyword&gt;&lt;keyword&gt;Arabidopsis Proteins/*chemistry&lt;/keyword&gt;&lt;keyword&gt;Binding Sites&lt;/keyword&gt;&lt;keyword&gt;GTP Phosphohydrolases/metabolism&lt;/keyword&gt;&lt;keyword&gt;GTP-Binding Protein alpha Subunits/*chemistry&lt;/keyword&gt;&lt;keyword&gt;Heterotrimeric GTP-Binding Proteins/*chemistry&lt;/keyword&gt;&lt;keyword&gt;Molecular Sequence Data&lt;/keyword&gt;&lt;keyword&gt;Phospholipase D/antagonists &amp;amp; inhibitors/*chemistry&lt;/keyword&gt;&lt;keyword&gt;Receptors, G-Protein-Coupled/*chemistry&lt;/keyword&gt;&lt;/keywords&gt;&lt;dates&gt;&lt;year&gt;2004&lt;/year&gt;&lt;pub-dates&gt;&lt;date&gt;Jan 16&lt;/date&gt;&lt;/pub-dates&gt;&lt;/dates&gt;&lt;isbn&gt;0021-9258 (Print)&amp;#xD;0021-9258 (Linking)&lt;/isbn&gt;&lt;accession-num&gt;14594812&lt;/accession-num&gt;&lt;urls&gt;&lt;related-urls&gt;&lt;url&gt;http://www.ncbi.nlm.nih.gov/pubmed/14594812&lt;/url&gt;&lt;/related-urls&gt;&lt;/urls&gt;&lt;electronic-resource-num&gt;10.1074/jbc.M30952920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T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GM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laudzi&lt;/Author&gt;&lt;Year&gt;2011&lt;/Year&gt;&lt;RecNum&gt;246&lt;/RecNum&gt;&lt;DisplayText&gt;[46]&lt;/DisplayText&gt;&lt;record&gt;&lt;rec-number&gt;246&lt;/rec-number&gt;&lt;foreign-keys&gt;&lt;key app="EN" db-id="5ea2aax9udaxwaez0dnp95ejp0w5dddfsr5f" timestamp="0"&gt;246&lt;/key&gt;&lt;/foreign-keys&gt;&lt;ref-type name="Journal Article"&gt;17&lt;/ref-type&gt;&lt;contributors&gt;&lt;authors&gt;&lt;author&gt;Mulaudzi, T.&lt;/author&gt;&lt;author&gt;Ludidi, N.&lt;/author&gt;&lt;author&gt;Ruzvidzo, O.&lt;/author&gt;&lt;author&gt;Morse, M.&lt;/author&gt;&lt;author&gt;Hendricks, N.&lt;/author&gt;&lt;author&gt;Iwuoha, E.&lt;/author&gt;&lt;author&gt;Gehring, C.&lt;/author&gt;&lt;/authors&gt;&lt;/contributors&gt;&lt;auth-address&gt;Department of Biotechnology, University of the Western Cape, Bellville, South Africa.&lt;/auth-address&gt;&lt;titles&gt;&lt;title&gt;Identification of a novel Arabidopsis thaliana nitric oxide-binding molecule with guanylate cyclase activity in vitro&lt;/title&gt;&lt;secondary-title&gt;FEBS Lett&lt;/secondary-title&gt;&lt;/titles&gt;&lt;pages&gt;2693-7&lt;/pages&gt;&lt;volume&gt;585&lt;/volume&gt;&lt;number&gt;17&lt;/number&gt;&lt;edition&gt;2011/08/09&lt;/edition&gt;&lt;keywords&gt;&lt;keyword&gt;Amino Acid Sequence&lt;/keyword&gt;&lt;keyword&gt;Arabidopsis/enzymology/genetics/*metabolism&lt;/keyword&gt;&lt;keyword&gt;Arabidopsis Proteins/chemistry/*metabolism&lt;/keyword&gt;&lt;keyword&gt;Electrochemistry&lt;/keyword&gt;&lt;keyword&gt;Guanylate Cyclase/chemistry/*metabolism&lt;/keyword&gt;&lt;keyword&gt;Molecular Sequence Data&lt;/keyword&gt;&lt;keyword&gt;Nitric Oxide/*metabolism&lt;/keyword&gt;&lt;keyword&gt;Oxygen/metabolism&lt;/keyword&gt;&lt;/keywords&gt;&lt;dates&gt;&lt;year&gt;2011&lt;/year&gt;&lt;pub-dates&gt;&lt;date&gt;Sep 2&lt;/date&gt;&lt;/pub-dates&gt;&lt;/dates&gt;&lt;isbn&gt;1873-3468 (Electronic)&amp;#xD;0014-5793 (Linking)&lt;/isbn&gt;&lt;accession-num&gt;21820435&lt;/accession-num&gt;&lt;urls&gt;&lt;related-urls&gt;&lt;url&gt;http://www.ncbi.nlm.nih.gov/entrez/query.fcgi?cmd=Retrieve&amp;amp;db=PubMed&amp;amp;dopt=Citation&amp;amp;list_uids=21820435&lt;/url&gt;&lt;/related-urls&gt;&lt;/urls&gt;&lt;electronic-resource-num&gt;10.1016/j.febslet.2011.07.02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ATPase</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NZXJsb3Q8L0F1dGhvcj48WWVhcj4yMDA3PC9ZZWFyPjxS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XJsb3Q8L0F1dGhvcj48WWVhcj4yMDA3PC9ZZWFyPjxS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7]</w:t>
            </w:r>
            <w:r w:rsidRPr="00DD642C">
              <w:rPr>
                <w:rFonts w:ascii="Times New Roman" w:hAnsi="Times New Roman" w:cs="Times New Roman"/>
                <w:sz w:val="24"/>
                <w:szCs w:val="24"/>
              </w:rPr>
              <w:fldChar w:fldCharType="end"/>
            </w:r>
          </w:p>
        </w:tc>
      </w:tr>
      <w:tr w:rsidR="00DD642C" w:rsidRPr="00DD642C" w:rsidTr="009864B0">
        <w:trPr>
          <w:trHeight w:val="90"/>
        </w:trPr>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bscript"/>
              </w:rPr>
              <w:t>2</w:t>
            </w:r>
            <w:r w:rsidRPr="00DD642C">
              <w:rPr>
                <w:rFonts w:ascii="Times New Roman" w:hAnsi="Times New Roman" w:cs="Times New Roman"/>
                <w:sz w:val="24"/>
                <w:szCs w:val="24"/>
              </w:rPr>
              <w:t>O Efflux</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losur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AB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VbWV6YXdhPC9BdXRob3I+PFllYXI+MjAwOTwvWWVhcj48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VbWV6YXdhPC9BdXRob3I+PFllYXI+MjAwOTwvWWVhcj48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8, 2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I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xen&lt;/Author&gt;&lt;Year&gt;1999&lt;/Year&gt;&lt;RecNum&gt;266&lt;/RecNum&gt;&lt;DisplayText&gt;[22]&lt;/DisplayText&gt;&lt;record&gt;&lt;rec-number&gt;266&lt;/rec-number&gt;&lt;foreign-keys&gt;&lt;key app="EN" db-id="5ea2aax9udaxwaez0dnp95ejp0w5dddfsr5f" timestamp="0"&gt;266&lt;/key&gt;&lt;/foreign-keys&gt;&lt;ref-type name="Journal Article"&gt;17&lt;/ref-type&gt;&lt;contributors&gt;&lt;authors&gt;&lt;author&gt;Staxen, I.&lt;/author&gt;&lt;author&gt;Pical, C.&lt;/author&gt;&lt;author&gt;Montgomery, L. T.&lt;/author&gt;&lt;author&gt;Gray, J. E.&lt;/author&gt;&lt;author&gt;Hetherington, A. M.&lt;/author&gt;&lt;author&gt;McAinsh, M. R.&lt;/author&gt;&lt;/authors&gt;&lt;/contributors&gt;&lt;auth-address&gt;Institute of Environmental and Natural Sciences, Department of Biological Sciences, Lancaster University, Lancaster LA1 4YQ, United Kingdom.&lt;/auth-address&gt;&lt;titles&gt;&lt;title&gt;Abscisic acid induces oscillations in guard-cell cytosolic free calcium that involve phosphoinositide-specific phospholipase C&lt;/title&gt;&lt;secondary-title&gt;Proc Natl Acad Sci U S A&lt;/secondary-title&gt;&lt;/titles&gt;&lt;periodical&gt;&lt;full-title&gt;Proc Natl Acad Sci U S A&lt;/full-title&gt;&lt;/periodical&gt;&lt;pages&gt;1779-84&lt;/pages&gt;&lt;volume&gt;96&lt;/volume&gt;&lt;number&gt;4&lt;/number&gt;&lt;dates&gt;&lt;year&gt;1999&lt;/year&gt;&lt;pub-dates&gt;&lt;date&gt;Feb 16&lt;/date&gt;&lt;/pub-dates&gt;&lt;/dates&gt;&lt;isbn&gt;0027-8424 (Print)&amp;#xD;0027-8424 (Linking)&lt;/isbn&gt;&lt;accession-num&gt;9990101&lt;/accession-num&gt;&lt;urls&gt;&lt;related-urls&gt;&lt;url&gt;http://www.ncbi.nlm.nih.gov/pubmed/9990101&lt;/url&gt;&lt;/related-urls&gt;&lt;/urls&gt;&lt;custom2&gt;15593&lt;/custom2&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6</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I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MZW10aXJpLUNobGllaDwvQXV0aG9yPjxZZWFyPjIwMDM8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ZW10aXJpLUNobGllaDwvQXV0aG9yPjxZZWFyPjIwMDM8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Efflux</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bscript"/>
              </w:rPr>
              <w:t>2</w:t>
            </w:r>
            <w:r w:rsidRPr="00DD642C">
              <w:rPr>
                <w:rFonts w:ascii="Times New Roman" w:hAnsi="Times New Roman" w:cs="Times New Roman"/>
                <w:sz w:val="24"/>
                <w:szCs w:val="24"/>
              </w:rPr>
              <w:t>O 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y&lt;/Author&gt;&lt;Year&gt;2003&lt;/Year&gt;&lt;RecNum&gt;322&lt;/RecNum&gt;&lt;DisplayText&gt;[39]&lt;/DisplayText&gt;&lt;record&gt;&lt;rec-number&gt;322&lt;/rec-number&gt;&lt;foreign-keys&gt;&lt;key app="EN" db-id="5ea2aax9udaxwaez0dnp95ejp0w5dddfsr5f" timestamp="1480515020"&gt;322&lt;/key&gt;&lt;/foreign-keys&gt;&lt;ref-type name="Journal Article"&gt;17&lt;/ref-type&gt;&lt;contributors&gt;&lt;authors&gt;&lt;author&gt;Hosy, E.&lt;/author&gt;&lt;author&gt;Vavasseur, A.&lt;/author&gt;&lt;author&gt;Mouline, K.&lt;/author&gt;&lt;author&gt;Dreyer, I.&lt;/author&gt;&lt;author&gt;Gaymard, F.&lt;/author&gt;&lt;author&gt;Poree, F.&lt;/author&gt;&lt;author&gt;Boucherez, J.&lt;/author&gt;&lt;author&gt;Lebaudy, A.&lt;/author&gt;&lt;author&gt;Bouchez, D.&lt;/author&gt;&lt;author&gt;Very, A. A.&lt;/author&gt;&lt;author&gt;Simonneau, T.&lt;/author&gt;&lt;author&gt;Thibaud, J. B.&lt;/author&gt;&lt;author&gt;Sentenac, H.&lt;/author&gt;&lt;/authors&gt;&lt;/contributors&gt;&lt;auth-address&gt;Biochimie et Physiologie Moleculaires des Plantes, Unite Mixte de Recherche 5004, Agro-M/Centre National de la Recherche Scientifique/Institut National de la Recherche Agronomique/UM2, F-34060 Montpellier Cedex 1, France.&lt;/auth-address&gt;&lt;titles&gt;&lt;title&gt;The Arabidopsis outward K+ channel GORK is involved in regulation of stomatal movements and plant transpiration&lt;/title&gt;&lt;secondary-title&gt;Proc Natl Acad Sci U S A&lt;/secondary-title&gt;&lt;/titles&gt;&lt;periodical&gt;&lt;full-title&gt;Proc Natl Acad Sci U S A&lt;/full-title&gt;&lt;/periodical&gt;&lt;pages&gt;5549-54&lt;/pages&gt;&lt;volume&gt;100&lt;/volume&gt;&lt;number&gt;9&lt;/number&gt;&lt;keywords&gt;&lt;keyword&gt;Arabidopsis/metabolism/*physiology&lt;/keyword&gt;&lt;keyword&gt;Patch-Clamp Techniques&lt;/keyword&gt;&lt;keyword&gt;Potassium Channels/genetics/*physiology&lt;/keyword&gt;&lt;keyword&gt;Water/*metabolism&lt;/keyword&gt;&lt;/keywords&gt;&lt;dates&gt;&lt;year&gt;2003&lt;/year&gt;&lt;pub-dates&gt;&lt;date&gt;Apr 29&lt;/date&gt;&lt;/pub-dates&gt;&lt;/dates&gt;&lt;isbn&gt;0027-8424 (Print)&amp;#xD;0027-8424 (Linking)&lt;/isbn&gt;&lt;accession-num&gt;12671068&lt;/accession-num&gt;&lt;urls&gt;&lt;related-urls&gt;&lt;url&gt;http://www.ncbi.nlm.nih.gov/pubmed/12671068&lt;/url&gt;&lt;/related-urls&gt;&lt;/urls&gt;&lt;custom2&gt;154382&lt;/custom2&gt;&lt;electronic-resource-num&gt;10.1073/pnas.073397010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efflux</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y&lt;/Author&gt;&lt;Year&gt;2003&lt;/Year&gt;&lt;RecNum&gt;322&lt;/RecNum&gt;&lt;DisplayText&gt;[39]&lt;/DisplayText&gt;&lt;record&gt;&lt;rec-number&gt;322&lt;/rec-number&gt;&lt;foreign-keys&gt;&lt;key app="EN" db-id="5ea2aax9udaxwaez0dnp95ejp0w5dddfsr5f" timestamp="1480515020"&gt;322&lt;/key&gt;&lt;/foreign-keys&gt;&lt;ref-type name="Journal Article"&gt;17&lt;/ref-type&gt;&lt;contributors&gt;&lt;authors&gt;&lt;author&gt;Hosy, E.&lt;/author&gt;&lt;author&gt;Vavasseur, A.&lt;/author&gt;&lt;author&gt;Mouline, K.&lt;/author&gt;&lt;author&gt;Dreyer, I.&lt;/author&gt;&lt;author&gt;Gaymard, F.&lt;/author&gt;&lt;author&gt;Poree, F.&lt;/author&gt;&lt;author&gt;Boucherez, J.&lt;/author&gt;&lt;author&gt;Lebaudy, A.&lt;/author&gt;&lt;author&gt;Bouchez, D.&lt;/author&gt;&lt;author&gt;Very, A. A.&lt;/author&gt;&lt;author&gt;Simonneau, T.&lt;/author&gt;&lt;author&gt;Thibaud, J. B.&lt;/author&gt;&lt;author&gt;Sentenac, H.&lt;/author&gt;&lt;/authors&gt;&lt;/contributors&gt;&lt;auth-address&gt;Biochimie et Physiologie Moleculaires des Plantes, Unite Mixte de Recherche 5004, Agro-M/Centre National de la Recherche Scientifique/Institut National de la Recherche Agronomique/UM2, F-34060 Montpellier Cedex 1, France.&lt;/auth-address&gt;&lt;titles&gt;&lt;title&gt;The Arabidopsis outward K+ channel GORK is involved in regulation of stomatal movements and plant transpiration&lt;/title&gt;&lt;secondary-title&gt;Proc Natl Acad Sci U S A&lt;/secondary-title&gt;&lt;/titles&gt;&lt;periodical&gt;&lt;full-title&gt;Proc Natl Acad Sci U S A&lt;/full-title&gt;&lt;/periodical&gt;&lt;pages&gt;5549-54&lt;/pages&gt;&lt;volume&gt;100&lt;/volume&gt;&lt;number&gt;9&lt;/number&gt;&lt;keywords&gt;&lt;keyword&gt;Arabidopsis/metabolism/*physiology&lt;/keyword&gt;&lt;keyword&gt;Patch-Clamp Techniques&lt;/keyword&gt;&lt;keyword&gt;Potassium Channels/genetics/*physiology&lt;/keyword&gt;&lt;keyword&gt;Water/*metabolism&lt;/keyword&gt;&lt;/keywords&gt;&lt;dates&gt;&lt;year&gt;2003&lt;/year&gt;&lt;pub-dates&gt;&lt;date&gt;Apr 29&lt;/date&gt;&lt;/pub-dates&gt;&lt;/dates&gt;&lt;isbn&gt;0027-8424 (Print)&amp;#xD;0027-8424 (Linking)&lt;/isbn&gt;&lt;accession-num&gt;12671068&lt;/accession-num&gt;&lt;urls&gt;&lt;related-urls&gt;&lt;url&gt;http://www.ncbi.nlm.nih.gov/pubmed/12671068&lt;/url&gt;&lt;/related-urls&gt;&lt;/urls&gt;&lt;custom2&gt;154382&lt;/custom2&gt;&lt;electronic-resource-num&gt;10.1073/pnas.073397010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EV</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w:t>
            </w:r>
            <w:r w:rsidRPr="00DD642C">
              <w:rPr>
                <w:rFonts w:ascii="Times New Roman" w:hAnsi="Times New Roman" w:cs="Times New Roman"/>
                <w:sz w:val="24"/>
                <w:szCs w:val="24"/>
                <w:vertAlign w:val="superscript"/>
              </w:rPr>
              <w:t xml:space="preserve">+ </w:t>
            </w:r>
            <w:r w:rsidRPr="00DD642C">
              <w:rPr>
                <w:rFonts w:ascii="Times New Roman" w:hAnsi="Times New Roman" w:cs="Times New Roman"/>
                <w:sz w:val="24"/>
                <w:szCs w:val="24"/>
              </w:rPr>
              <w:t>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d&lt;/Author&gt;&lt;Year&gt;1994&lt;/Year&gt;&lt;RecNum&gt;271&lt;/RecNum&gt;&lt;DisplayText&gt;[3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EV</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d&lt;/Author&gt;&lt;Year&gt;1994&lt;/Year&gt;&lt;RecNum&gt;271&lt;/RecNum&gt;&lt;DisplayText&gt;[3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OUT</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y&lt;/Author&gt;&lt;Year&gt;2003&lt;/Year&gt;&lt;RecNum&gt;322&lt;/RecNum&gt;&lt;DisplayText&gt;[39]&lt;/DisplayText&gt;&lt;record&gt;&lt;rec-number&gt;322&lt;/rec-number&gt;&lt;foreign-keys&gt;&lt;key app="EN" db-id="5ea2aax9udaxwaez0dnp95ejp0w5dddfsr5f" timestamp="1480515020"&gt;322&lt;/key&gt;&lt;/foreign-keys&gt;&lt;ref-type name="Journal Article"&gt;17&lt;/ref-type&gt;&lt;contributors&gt;&lt;authors&gt;&lt;author&gt;Hosy, E.&lt;/author&gt;&lt;author&gt;Vavasseur, A.&lt;/author&gt;&lt;author&gt;Mouline, K.&lt;/author&gt;&lt;author&gt;Dreyer, I.&lt;/author&gt;&lt;author&gt;Gaymard, F.&lt;/author&gt;&lt;author&gt;Poree, F.&lt;/author&gt;&lt;author&gt;Boucherez, J.&lt;/author&gt;&lt;author&gt;Lebaudy, A.&lt;/author&gt;&lt;author&gt;Bouchez, D.&lt;/author&gt;&lt;author&gt;Very, A. A.&lt;/author&gt;&lt;author&gt;Simonneau, T.&lt;/author&gt;&lt;author&gt;Thibaud, J. B.&lt;/author&gt;&lt;author&gt;Sentenac, H.&lt;/author&gt;&lt;/authors&gt;&lt;/contributors&gt;&lt;auth-address&gt;Biochimie et Physiologie Moleculaires des Plantes, Unite Mixte de Recherche 5004, Agro-M/Centre National de la Recherche Scientifique/Institut National de la Recherche Agronomique/UM2, F-34060 Montpellier Cedex 1, France.&lt;/auth-address&gt;&lt;titles&gt;&lt;title&gt;The Arabidopsis outward K+ channel GORK is involved in regulation of stomatal movements and plant transpiration&lt;/title&gt;&lt;secondary-title&gt;Proc Natl Acad Sci U S A&lt;/secondary-title&gt;&lt;/titles&gt;&lt;periodical&gt;&lt;full-title&gt;Proc Natl Acad Sci U S A&lt;/full-title&gt;&lt;/periodical&gt;&lt;pages&gt;5549-54&lt;/pages&gt;&lt;volume&gt;100&lt;/volume&gt;&lt;number&gt;9&lt;/number&gt;&lt;keywords&gt;&lt;keyword&gt;Arabidopsis/metabolism/*physiology&lt;/keyword&gt;&lt;keyword&gt;Patch-Clamp Techniques&lt;/keyword&gt;&lt;keyword&gt;Potassium Channels/genetics/*physiology&lt;/keyword&gt;&lt;keyword&gt;Water/*metabolism&lt;/keyword&gt;&lt;/keywords&gt;&lt;dates&gt;&lt;year&gt;2003&lt;/year&gt;&lt;pub-dates&gt;&lt;date&gt;Apr 29&lt;/date&gt;&lt;/pub-dates&gt;&lt;/dates&gt;&lt;isbn&gt;0027-8424 (Print)&amp;#xD;0027-8424 (Linking)&lt;/isbn&gt;&lt;accession-num&gt;12671068&lt;/accession-num&gt;&lt;urls&gt;&lt;related-urls&gt;&lt;url&gt;http://www.ncbi.nlm.nih.gov/pubmed/12671068&lt;/url&gt;&lt;/related-urls&gt;&lt;/urls&gt;&lt;custom2&gt;154382&lt;/custom2&gt;&lt;electronic-resource-num&gt;10.1073/pnas.073397010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PK9/1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YW1tZXM8L0F1dGhvcj48WWVhcj4yMDA5PC9ZZWFyPjxS
ZWNOdW0+Nzg8L1JlY051bT48RGlzcGxheVRleHQ+WzMw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W1tZXM8L0F1dGhvcj48WWVhcj4yMDA5PC9ZZWFyPjxS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PK9/1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PK9/1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OYWd5PC9BdXRob3I+PFllYXI+MjAxNTwvWWVhcj48UmVj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d5PC9BdXRob3I+PFllYXI+MjAxNTwvWWVhcj48UmVj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RP5</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dWg8L0F1dGhvcj48WWVhcj4yMDA3PC9ZZWFyPjxSZWNO
dW0+MTE0PC9SZWNOdW0+PERpc3BsYXlUZXh0Pls0OV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g8L0F1dGhvcj48WWVhcj4yMDA3PC9ZZWFyPjxSZWNO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alate</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bscript"/>
              </w:rPr>
              <w:t>2</w:t>
            </w:r>
            <w:r w:rsidRPr="00DD642C">
              <w:rPr>
                <w:rFonts w:ascii="Times New Roman" w:hAnsi="Times New Roman" w:cs="Times New Roman"/>
                <w:sz w:val="24"/>
                <w:szCs w:val="24"/>
              </w:rPr>
              <w:t>O Efflux</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ttrich&lt;/Author&gt;&lt;Year&gt;1977&lt;/Year&gt;&lt;RecNum&gt;282&lt;/RecNum&gt;&lt;DisplayText&gt;[50]&lt;/DisplayText&gt;&lt;record&gt;&lt;rec-number&gt;282&lt;/rec-number&gt;&lt;foreign-keys&gt;&lt;key app="EN" db-id="5ea2aax9udaxwaez0dnp95ejp0w5dddfsr5f" timestamp="0"&gt;282&lt;/key&gt;&lt;/foreign-keys&gt;&lt;ref-type name="Journal Article"&gt;17&lt;/ref-type&gt;&lt;contributors&gt;&lt;authors&gt;&lt;author&gt;Dittrich, P.&lt;/author&gt;&lt;author&gt;Raschke, K.&lt;/author&gt;&lt;/authors&gt;&lt;/contributors&gt;&lt;auth-address&gt;Botanisches Institut der Universitat Munchen, Menzinger Strasse 67, D-8000, Munchen 19, Federal Republic of Germany.&lt;/auth-address&gt;&lt;titles&gt;&lt;title&gt;Malate metabolism in isolated epidermis of Commelina communis L. in relation to stomatal functioning&lt;/title&gt;&lt;secondary-title&gt;Planta&lt;/secondary-title&gt;&lt;/titles&gt;&lt;periodical&gt;&lt;full-title&gt;Planta&lt;/full-title&gt;&lt;abbr-1&gt;Planta&lt;/abbr-1&gt;&lt;/periodical&gt;&lt;pages&gt;77-81&lt;/pages&gt;&lt;volume&gt;134&lt;/volume&gt;&lt;number&gt;1&lt;/number&gt;&lt;edition&gt;1977/01/01&lt;/edition&gt;&lt;dates&gt;&lt;year&gt;1977&lt;/year&gt;&lt;pub-dates&gt;&lt;date&gt;Jan&lt;/date&gt;&lt;/pub-dates&gt;&lt;/dates&gt;&lt;isbn&gt;0032-0935 (Print)&amp;#xD;0032-0935 (Linking)&lt;/isbn&gt;&lt;accession-num&gt;24419583&lt;/accession-num&gt;&lt;urls&gt;&lt;related-urls&gt;&lt;url&gt;http://www.ncbi.nlm.nih.gov/pubmed/24419583&lt;/url&gt;&lt;/related-urls&gt;&lt;/urls&gt;&lt;electronic-resource-num&gt;10.1007/BF00390098&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icrotubule Depolymeriz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losur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14&lt;/Year&gt;&lt;RecNum&gt;415&lt;/RecNum&gt;&lt;DisplayText&gt;[51]&lt;/DisplayText&gt;&lt;record&gt;&lt;rec-number&gt;415&lt;/rec-number&gt;&lt;foreign-keys&gt;&lt;key app="EN" db-id="5ea2aax9udaxwaez0dnp95ejp0w5dddfsr5f" timestamp="1481651133"&gt;415&lt;/key&gt;&lt;/foreign-keys&gt;&lt;ref-type name="Journal Article"&gt;17&lt;/ref-type&gt;&lt;contributors&gt;&lt;authors&gt;&lt;author&gt;Jiang, Y.&lt;/author&gt;&lt;author&gt;Wu, K.&lt;/author&gt;&lt;author&gt;Lin, F.&lt;/author&gt;&lt;author&gt;Qu, Y.&lt;/author&gt;&lt;author&gt;Liu, X.&lt;/author&gt;&lt;author&gt;Zhang, Q.&lt;/author&gt;&lt;/authors&gt;&lt;/contributors&gt;&lt;auth-address&gt;State Key Laboratory of Crop Genetics and Germplasm Enhancement, College of Life Sciences, Nanjing Agricultural University, Nanjing, 210095, People&amp;apos;s Republic of China.&lt;/auth-address&gt;&lt;titles&gt;&lt;title&gt;Phosphatidic acid integrates calcium signaling and microtubule dynamics into regulating ABA-induced stomatal closure in Arabidopsis&lt;/title&gt;&lt;secondary-title&gt;Planta&lt;/secondary-title&gt;&lt;/titles&gt;&lt;periodical&gt;&lt;full-title&gt;Planta&lt;/full-title&gt;&lt;abbr-1&gt;Planta&lt;/abbr-1&gt;&lt;/periodical&gt;&lt;pages&gt;565-75&lt;/pages&gt;&lt;volume&gt;239&lt;/volume&gt;&lt;number&gt;3&lt;/number&gt;&lt;keywords&gt;&lt;keyword&gt;Abscisic Acid&lt;/keyword&gt;&lt;keyword&gt;Arabidopsis/*metabolism&lt;/keyword&gt;&lt;keyword&gt;Arabidopsis Proteins/*metabolism&lt;/keyword&gt;&lt;keyword&gt;Calcium Signaling&lt;/keyword&gt;&lt;keyword&gt;Enzyme Activation&lt;/keyword&gt;&lt;keyword&gt;Feedback, Physiological&lt;/keyword&gt;&lt;keyword&gt;Microtubules/*metabolism&lt;/keyword&gt;&lt;keyword&gt;Phosphatidic Acids/*metabolism&lt;/keyword&gt;&lt;keyword&gt;Phospholipase D/*metabolism&lt;/keyword&gt;&lt;keyword&gt;Plant Stomata/*physiology&lt;/keyword&gt;&lt;/keywords&gt;&lt;dates&gt;&lt;year&gt;2014&lt;/year&gt;&lt;pub-dates&gt;&lt;date&gt;Mar&lt;/date&gt;&lt;/pub-dates&gt;&lt;/dates&gt;&lt;isbn&gt;1432-2048 (Electronic)&amp;#xD;0032-0935 (Linking)&lt;/isbn&gt;&lt;accession-num&gt;24271006&lt;/accession-num&gt;&lt;urls&gt;&lt;related-urls&gt;&lt;url&gt;http://www.ncbi.nlm.nih.gov/pubmed/24271006&lt;/url&gt;&lt;/related-urls&gt;&lt;/urls&gt;&lt;electronic-resource-num&gt;10.1007/s00425-013-1999-5&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Microtubule </w:t>
            </w:r>
          </w:p>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ymeriz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Microtubule </w:t>
            </w:r>
          </w:p>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yme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rdner&lt;/Author&gt;&lt;Year&gt;2013&lt;/Year&gt;&lt;RecNum&gt;341&lt;/RecNum&gt;&lt;DisplayText&gt;[52]&lt;/DisplayText&gt;&lt;record&gt;&lt;rec-number&gt;341&lt;/rec-number&gt;&lt;foreign-keys&gt;&lt;key app="EN" db-id="5ea2aax9udaxwaez0dnp95ejp0w5dddfsr5f" timestamp="1480969095"&gt;341&lt;/key&gt;&lt;/foreign-keys&gt;&lt;ref-type name="Journal Article"&gt;17&lt;/ref-type&gt;&lt;contributors&gt;&lt;authors&gt;&lt;author&gt;Gardner, M. K.&lt;/author&gt;&lt;author&gt;Zanic, M.&lt;/author&gt;&lt;author&gt;Howard, J.&lt;/author&gt;&lt;/authors&gt;&lt;/contributors&gt;&lt;auth-address&gt;Department of Genetics, Cell Biology, and Development, University of Minnesota, Minneapolis, MN 55455, USA. klei0091@umn.edu&lt;/auth-address&gt;&lt;titles&gt;&lt;title&gt;Microtubule catastrophe and rescue&lt;/title&gt;&lt;secondary-title&gt;Curr Opin Cell Biol&lt;/secondary-title&gt;&lt;/titles&gt;&lt;periodical&gt;&lt;full-title&gt;Curr Opin Cell Biol&lt;/full-title&gt;&lt;/periodical&gt;&lt;pages&gt;14-22&lt;/pages&gt;&lt;volume&gt;25&lt;/volume&gt;&lt;number&gt;1&lt;/number&gt;&lt;edition&gt;2012/10/25&lt;/edition&gt;&lt;keywords&gt;&lt;keyword&gt;Biomechanical Phenomena&lt;/keyword&gt;&lt;keyword&gt;Cell Aging&lt;/keyword&gt;&lt;keyword&gt;Guanosine Triphosphate/metabolism&lt;/keyword&gt;&lt;keyword&gt;Humans&lt;/keyword&gt;&lt;keyword&gt;Microtubules/chemistry/*metabolism/*pathology&lt;/keyword&gt;&lt;keyword&gt;Spindle Apparatus/metabolism&lt;/keyword&gt;&lt;keyword&gt;Tubulin/chemistry/metabolism&lt;/keyword&gt;&lt;/keywords&gt;&lt;dates&gt;&lt;year&gt;2013&lt;/year&gt;&lt;pub-dates&gt;&lt;date&gt;Feb&lt;/date&gt;&lt;/pub-dates&gt;&lt;/dates&gt;&lt;isbn&gt;1879-0410 (Electronic)&amp;#xD;0955-0674 (Linking)&lt;/isbn&gt;&lt;accession-num&gt;23092753&lt;/accession-num&gt;&lt;urls&gt;&lt;related-urls&gt;&lt;url&gt;https://www.ncbi.nlm.nih.gov/pubmed/23092753&lt;/url&gt;&lt;/related-urls&gt;&lt;/urls&gt;&lt;custom2&gt;PMC3556214&lt;/custom2&gt;&lt;electronic-resource-num&gt;10.1016/j.ceb.2012.09.006&lt;/electronic-resource-num&gt;&lt;language&gt;eng&lt;/language&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AD</w:t>
            </w:r>
            <w:r w:rsidRPr="00DD642C">
              <w:rPr>
                <w:rFonts w:ascii="Times New Roman" w:hAnsi="Times New Roman" w:cs="Times New Roman"/>
                <w:sz w:val="24"/>
                <w:szCs w:val="24"/>
                <w:vertAlign w:val="superscript"/>
              </w:rPr>
              <w:t>+</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DPR</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t&lt;/Author&gt;&lt;Year&gt;2004&lt;/Year&gt;&lt;RecNum&gt;323&lt;/RecNum&gt;&lt;DisplayText&gt;[53]&lt;/DisplayText&gt;&lt;record&gt;&lt;rec-number&gt;323&lt;/rec-number&gt;&lt;foreign-keys&gt;&lt;key app="EN" db-id="5ea2aax9udaxwaez0dnp95ejp0w5dddfsr5f" timestamp="1480515020"&gt;323&lt;/key&gt;&lt;/foreign-keys&gt;&lt;ref-type name="Journal Article"&gt;17&lt;/ref-type&gt;&lt;contributors&gt;&lt;authors&gt;&lt;author&gt;Hunt, L.&lt;/author&gt;&lt;author&gt;Lerner, F.&lt;/author&gt;&lt;author&gt;Ziegler, M.&lt;/author&gt;&lt;/authors&gt;&lt;/contributors&gt;&lt;auth-address&gt;Univ Sheffield, Dept Mol Biol &amp;amp; Biotechnol, Sheffield S10 2TN, S Yorkshire, England&amp;#xD;Free Univ Berlin, Inst Biochem, D-14195 Berlin, Germany&lt;/auth-address&gt;&lt;titles&gt;&lt;title&gt;NAD - new roles in signalling and gene regulation in plants&lt;/title&gt;&lt;secondary-title&gt;New Phytologist&lt;/secondary-title&gt;&lt;alt-title&gt;New Phytol&lt;/alt-title&gt;&lt;/titles&gt;&lt;periodical&gt;&lt;full-title&gt;New Phytologist&lt;/full-title&gt;&lt;abbr-1&gt;New Phytol&lt;/abbr-1&gt;&lt;/periodical&gt;&lt;alt-periodical&gt;&lt;full-title&gt;New Phytologist&lt;/full-title&gt;&lt;abbr-1&gt;New Phytol&lt;/abbr-1&gt;&lt;/alt-periodical&gt;&lt;pages&gt;31-44&lt;/pages&gt;&lt;volume&gt;163&lt;/volume&gt;&lt;number&gt;1&lt;/number&gt;&lt;keywords&gt;&lt;keyword&gt;cadpr&lt;/keyword&gt;&lt;keyword&gt;naadp&lt;/keyword&gt;&lt;keyword&gt;nad&lt;/keyword&gt;&lt;keyword&gt;nadp&lt;/keyword&gt;&lt;keyword&gt;nicotinamide&lt;/keyword&gt;&lt;keyword&gt;ros&lt;/keyword&gt;&lt;keyword&gt;parp&lt;/keyword&gt;&lt;keyword&gt;sir2&lt;/keyword&gt;&lt;keyword&gt;cyclic adp-ribose&lt;/keyword&gt;&lt;keyword&gt;adenine-dinucleotide phosphate&lt;/keyword&gt;&lt;keyword&gt;arabidopsis guard-cells&lt;/keyword&gt;&lt;keyword&gt;silencing protein sir2&lt;/keyword&gt;&lt;keyword&gt;saccharomyces-cerevisiae&lt;/keyword&gt;&lt;keyword&gt;abscisic-acid&lt;/keyword&gt;&lt;keyword&gt;poly(adp-ribose) polymerase&lt;/keyword&gt;&lt;keyword&gt;oxidative stress&lt;/keyword&gt;&lt;keyword&gt;kinase-activity&lt;/keyword&gt;&lt;keyword&gt;nitric-oxide&lt;/keyword&gt;&lt;/keywords&gt;&lt;dates&gt;&lt;year&gt;2004&lt;/year&gt;&lt;pub-dates&gt;&lt;date&gt;Jul&lt;/date&gt;&lt;/pub-dates&gt;&lt;/dates&gt;&lt;isbn&gt;0028-646x&lt;/isbn&gt;&lt;accession-num&gt;WOS:000221977600005&lt;/accession-num&gt;&lt;urls&gt;&lt;related-urls&gt;&lt;url&gt;&amp;lt;Go to ISI&amp;gt;://WOS:000221977600005&lt;/url&gt;&lt;/related-urls&gt;&lt;/urls&gt;&lt;electronic-resource-num&gt;10.1111/j.1469-8137.2004.01087.x&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ADPH</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ADPH</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ikan&lt;/Author&gt;&lt;Year&gt;2002&lt;/Year&gt;&lt;RecNum&gt;261&lt;/RecNum&gt;&lt;DisplayText&gt;[54]&lt;/DisplayText&gt;&lt;record&gt;&lt;rec-number&gt;261&lt;/rec-number&gt;&lt;foreign-keys&gt;&lt;key app="EN" db-id="5ea2aax9udaxwaez0dnp95ejp0w5dddfsr5f" timestamp="0"&gt;26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IA1/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ikan&lt;/Author&gt;&lt;Year&gt;2002&lt;/Year&gt;&lt;RecNum&gt;261&lt;/RecNum&gt;&lt;DisplayText&gt;[54]&lt;/DisplayText&gt;&lt;record&gt;&lt;rec-number&gt;261&lt;/rec-number&gt;&lt;foreign-keys&gt;&lt;key app="EN" db-id="5ea2aax9udaxwaez0dnp95ejp0w5dddfsr5f" timestamp="0"&gt;26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G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laudzi&lt;/Author&gt;&lt;Year&gt;2011&lt;/Year&gt;&lt;RecNum&gt;246&lt;/RecNum&gt;&lt;DisplayText&gt;[46]&lt;/DisplayText&gt;&lt;record&gt;&lt;rec-number&gt;246&lt;/rec-number&gt;&lt;foreign-keys&gt;&lt;key app="EN" db-id="5ea2aax9udaxwaez0dnp95ejp0w5dddfsr5f" timestamp="0"&gt;246&lt;/key&gt;&lt;/foreign-keys&gt;&lt;ref-type name="Journal Article"&gt;17&lt;/ref-type&gt;&lt;contributors&gt;&lt;authors&gt;&lt;author&gt;Mulaudzi, T.&lt;/author&gt;&lt;author&gt;Ludidi, N.&lt;/author&gt;&lt;author&gt;Ruzvidzo, O.&lt;/author&gt;&lt;author&gt;Morse, M.&lt;/author&gt;&lt;author&gt;Hendricks, N.&lt;/author&gt;&lt;author&gt;Iwuoha, E.&lt;/author&gt;&lt;author&gt;Gehring, C.&lt;/author&gt;&lt;/authors&gt;&lt;/contributors&gt;&lt;auth-address&gt;Department of Biotechnology, University of the Western Cape, Bellville, South Africa.&lt;/auth-address&gt;&lt;titles&gt;&lt;title&gt;Identification of a novel Arabidopsis thaliana nitric oxide-binding molecule with guanylate cyclase activity in vitro&lt;/title&gt;&lt;secondary-title&gt;FEBS Lett&lt;/secondary-title&gt;&lt;/titles&gt;&lt;pages&gt;2693-7&lt;/pages&gt;&lt;volume&gt;585&lt;/volume&gt;&lt;number&gt;17&lt;/number&gt;&lt;edition&gt;2011/08/09&lt;/edition&gt;&lt;keywords&gt;&lt;keyword&gt;Amino Acid Sequence&lt;/keyword&gt;&lt;keyword&gt;Arabidopsis/enzymology/genetics/*metabolism&lt;/keyword&gt;&lt;keyword&gt;Arabidopsis Proteins/chemistry/*metabolism&lt;/keyword&gt;&lt;keyword&gt;Electrochemistry&lt;/keyword&gt;&lt;keyword&gt;Guanylate Cyclase/chemistry/*metabolism&lt;/keyword&gt;&lt;keyword&gt;Molecular Sequence Data&lt;/keyword&gt;&lt;keyword&gt;Nitric Oxide/*metabolism&lt;/keyword&gt;&lt;keyword&gt;Oxygen/metabolism&lt;/keyword&gt;&lt;/keywords&gt;&lt;dates&gt;&lt;year&gt;2011&lt;/year&gt;&lt;pub-dates&gt;&lt;date&gt;Sep 2&lt;/date&gt;&lt;/pub-dates&gt;&lt;/dates&gt;&lt;isbn&gt;1873-3468 (Electronic)&amp;#xD;0014-5793 (Linking)&lt;/isbn&gt;&lt;accession-num&gt;21820435&lt;/accession-num&gt;&lt;urls&gt;&lt;related-urls&gt;&lt;url&gt;http://www.ncbi.nlm.nih.gov/entrez/query.fcgi?cmd=Retrieve&amp;amp;db=PubMed&amp;amp;dopt=Citation&amp;amp;list_uids=21820435&lt;/url&gt;&lt;/related-urls&gt;&lt;/urls&gt;&lt;electronic-resource-num&gt;10.1016/j.febslet.2011.07.02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OUT</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kolovski&lt;/Author&gt;&lt;Year&gt;2004&lt;/Year&gt;&lt;RecNum&gt;275&lt;/RecNum&gt;&lt;DisplayText&gt;[55]&lt;/DisplayText&gt;&lt;record&gt;&lt;rec-number&gt;275&lt;/rec-number&gt;&lt;foreign-keys&gt;&lt;key app="EN" db-id="5ea2aax9udaxwaez0dnp95ejp0w5dddfsr5f" timestamp="0"&gt;275&lt;/key&gt;&lt;/foreign-keys&gt;&lt;ref-type name="Journal Article"&gt;17&lt;/ref-type&gt;&lt;contributors&gt;&lt;authors&gt;&lt;author&gt;Sokolovski, S.&lt;/author&gt;&lt;author&gt;Blatt, M. R.&lt;/author&gt;&lt;/authors&gt;&lt;/contributors&gt;&lt;auth-address&gt;Laboratory of Plant Physiology and Biophysics, Institute of Biomedical and Life Sciences, University of Glasgow, Glasgow G12 8QQ, United Kingdom.&lt;/auth-address&gt;&lt;titles&gt;&lt;title&gt;Nitric oxide block of outward-rectifying K+ channels indicates direct control by protein nitrosylation in guard cells&lt;/title&gt;&lt;secondary-title&gt;Plant Physiol&lt;/secondary-title&gt;&lt;/titles&gt;&lt;periodical&gt;&lt;full-title&gt;Plant Physiology&lt;/full-title&gt;&lt;abbr-1&gt;Plant Physiol&lt;/abbr-1&gt;&lt;/periodical&gt;&lt;pages&gt;4275-84&lt;/pages&gt;&lt;volume&gt;136&lt;/volume&gt;&lt;number&gt;4&lt;/number&gt;&lt;keywords&gt;&lt;keyword&gt;Arsenicals/pharmacology&lt;/keyword&gt;&lt;keyword&gt;Hydrogen-Ion Concentration&lt;/keyword&gt;&lt;keyword&gt;Ion Channel Gating/physiology&lt;/keyword&gt;&lt;keyword&gt;Nitric Oxide/*physiology&lt;/keyword&gt;&lt;keyword&gt;Oxidation-Reduction&lt;/keyword&gt;&lt;keyword&gt;Oxidative Stress/physiology&lt;/keyword&gt;&lt;keyword&gt;Potassium Channels/drug effects/*metabolism&lt;/keyword&gt;&lt;keyword&gt;Signal Transduction&lt;/keyword&gt;&lt;keyword&gt;Sulfhydryl Reagents/pharmacology&lt;/keyword&gt;&lt;keyword&gt;Vicia faba/metabolism&lt;/keyword&gt;&lt;/keywords&gt;&lt;dates&gt;&lt;year&gt;2004&lt;/year&gt;&lt;pub-dates&gt;&lt;date&gt;Dec&lt;/date&gt;&lt;/pub-dates&gt;&lt;/dates&gt;&lt;isbn&gt;0032-0889 (Print)&amp;#xD;0032-0889 (Linking)&lt;/isbn&gt;&lt;accession-num&gt;15563619&lt;/accession-num&gt;&lt;urls&gt;&lt;related-urls&gt;&lt;url&gt;http://www.ncbi.nlm.nih.gov/pubmed/15563619&lt;/url&gt;&lt;/related-urls&gt;&lt;/urls&gt;&lt;custom2&gt;535857&lt;/custom2&gt;&lt;electronic-resource-num&gt;10.1104/pp.104.050344&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LDδ</w:t>
            </w:r>
            <w:proofErr w:type="spellEnd"/>
            <w:r w:rsidRPr="00DD642C">
              <w:rPr>
                <w:rFonts w:ascii="Times New Roman" w:hAnsi="Times New Roman" w:cs="Times New Roman"/>
                <w:sz w:val="24"/>
                <w:szCs w:val="24"/>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EaXN0ZWZhbm88L0F1dGhvcj48WWVhcj4yMDEyPC9ZZWFy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XN0ZWZhbm88L0F1dGhvcj48WWVhcj4yMDEyPC9ZZWFy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8-nitro-cGM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GC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GM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laudzi&lt;/Author&gt;&lt;Year&gt;2011&lt;/Year&gt;&lt;RecNum&gt;246&lt;/RecNum&gt;&lt;DisplayText&gt;[46]&lt;/DisplayText&gt;&lt;record&gt;&lt;rec-number&gt;246&lt;/rec-number&gt;&lt;foreign-keys&gt;&lt;key app="EN" db-id="5ea2aax9udaxwaez0dnp95ejp0w5dddfsr5f" timestamp="0"&gt;246&lt;/key&gt;&lt;/foreign-keys&gt;&lt;ref-type name="Journal Article"&gt;17&lt;/ref-type&gt;&lt;contributors&gt;&lt;authors&gt;&lt;author&gt;Mulaudzi, T.&lt;/author&gt;&lt;author&gt;Ludidi, N.&lt;/author&gt;&lt;author&gt;Ruzvidzo, O.&lt;/author&gt;&lt;author&gt;Morse, M.&lt;/author&gt;&lt;author&gt;Hendricks, N.&lt;/author&gt;&lt;author&gt;Iwuoha, E.&lt;/author&gt;&lt;author&gt;Gehring, C.&lt;/author&gt;&lt;/authors&gt;&lt;/contributors&gt;&lt;auth-address&gt;Department of Biotechnology, University of the Western Cape, Bellville, South Africa.&lt;/auth-address&gt;&lt;titles&gt;&lt;title&gt;Identification of a novel Arabidopsis thaliana nitric oxide-binding molecule with guanylate cyclase activity in vitro&lt;/title&gt;&lt;secondary-title&gt;FEBS Lett&lt;/secondary-title&gt;&lt;/titles&gt;&lt;pages&gt;2693-7&lt;/pages&gt;&lt;volume&gt;585&lt;/volume&gt;&lt;number&gt;17&lt;/number&gt;&lt;edition&gt;2011/08/09&lt;/edition&gt;&lt;keywords&gt;&lt;keyword&gt;Amino Acid Sequence&lt;/keyword&gt;&lt;keyword&gt;Arabidopsis/enzymology/genetics/*metabolism&lt;/keyword&gt;&lt;keyword&gt;Arabidopsis Proteins/chemistry/*metabolism&lt;/keyword&gt;&lt;keyword&gt;Electrochemistry&lt;/keyword&gt;&lt;keyword&gt;Guanylate Cyclase/chemistry/*metabolism&lt;/keyword&gt;&lt;keyword&gt;Molecular Sequence Data&lt;/keyword&gt;&lt;keyword&gt;Nitric Oxide/*metabolism&lt;/keyword&gt;&lt;keyword&gt;Oxygen/metabolism&lt;/keyword&gt;&lt;/keywords&gt;&lt;dates&gt;&lt;year&gt;2011&lt;/year&gt;&lt;pub-dates&gt;&lt;date&gt;Sep 2&lt;/date&gt;&lt;/pub-dates&gt;&lt;/dates&gt;&lt;isbn&gt;1873-3468 (Electronic)&amp;#xD;0014-5793 (Linking)&lt;/isbn&gt;&lt;accession-num&gt;21820435&lt;/accession-num&gt;&lt;urls&gt;&lt;related-urls&gt;&lt;url&gt;http://www.ncbi.nlm.nih.gov/entrez/query.fcgi?cmd=Retrieve&amp;amp;db=PubMed&amp;amp;dopt=Citation&amp;amp;list_uids=21820435&lt;/url&gt;&lt;/related-urls&gt;&lt;/urls&gt;&lt;electronic-resource-num&gt;10.1016/j.febslet.2011.07.02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itrite</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O</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sikan&lt;/Author&gt;&lt;Year&gt;2002&lt;/Year&gt;&lt;RecNum&gt;261&lt;/RecNum&gt;&lt;DisplayText&gt;[54]&lt;/DisplayText&gt;&lt;record&gt;&lt;rec-number&gt;261&lt;/rec-number&gt;&lt;foreign-keys&gt;&lt;key app="EN" db-id="5ea2aax9udaxwaez0dnp95ejp0w5dddfsr5f" timestamp="0"&gt;261&lt;/key&gt;&lt;/foreign-keys&gt;&lt;ref-type name="Journal Article"&gt;17&lt;/ref-type&gt;&lt;contributors&gt;&lt;authors&gt;&lt;author&gt;Desikan, R.&lt;/author&gt;&lt;author&gt;Griffiths, R.&lt;/author&gt;&lt;author&gt;Hancock, J.&lt;/author&gt;&lt;author&gt;Neill, S.&lt;/author&gt;&lt;/authors&gt;&lt;/contributors&gt;&lt;auth-address&gt;Centre for Research in Plant Science, Faculty of Applied Sciences, University of the West of England, Coldharbour Lane, Bristol BS16 1QY, United Kingdom, Europe.&lt;/auth-address&gt;&lt;titles&gt;&lt;title&gt;A new role for an old enzyme: nitrate reductase-mediated nitric oxide generation is required for abscisic acid-induced stomatal closure in Arabidopsis thaliana&lt;/title&gt;&lt;secondary-title&gt;Proc Natl Acad Sci U S A&lt;/secondary-title&gt;&lt;/titles&gt;&lt;periodical&gt;&lt;full-title&gt;Proc Natl Acad Sci U S A&lt;/full-title&gt;&lt;/periodical&gt;&lt;pages&gt;16314-8&lt;/pages&gt;&lt;volume&gt;99&lt;/volume&gt;&lt;number&gt;25&lt;/number&gt;&lt;edition&gt;2002/11/26&lt;/edition&gt;&lt;keywords&gt;&lt;keyword&gt;Abscisic Acid/*pharmacology&lt;/keyword&gt;&lt;keyword&gt;Arabidopsis/genetics/*physiology&lt;/keyword&gt;&lt;keyword&gt;Arabidopsis Proteins/genetics/*physiology&lt;/keyword&gt;&lt;keyword&gt;Nitrate Reductase&lt;/keyword&gt;&lt;keyword&gt;Nitrate Reductases/*physiology&lt;/keyword&gt;&lt;keyword&gt;Nitric Oxide/biosynthesis/pharmacology/*physiology&lt;/keyword&gt;&lt;keyword&gt;Nitrites/pharmacology&lt;/keyword&gt;&lt;keyword&gt;Phosphoprotein Phosphatases/genetics/metabolism&lt;/keyword&gt;&lt;keyword&gt;Plant Leaves/cytology/drug effects/*physiology&lt;/keyword&gt;&lt;/keywords&gt;&lt;dates&gt;&lt;year&gt;2002&lt;/year&gt;&lt;pub-dates&gt;&lt;date&gt;Dec 10&lt;/date&gt;&lt;/pub-dates&gt;&lt;/dates&gt;&lt;isbn&gt;0027-8424 (Print)&amp;#xD;0027-8424 (Linking)&lt;/isbn&gt;&lt;accession-num&gt;12446847&lt;/accession-num&gt;&lt;urls&gt;&lt;related-urls&gt;&lt;url&gt;http://www.ncbi.nlm.nih.gov/pubmed/12446847&lt;/url&gt;&lt;/related-urls&gt;&lt;/urls&gt;&lt;custom2&gt;138608&lt;/custom2&gt;&lt;electronic-resource-num&gt;10.1073/pnas.25246199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tSyp12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I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kolovski&lt;/Author&gt;&lt;Year&gt;2008&lt;/Year&gt;&lt;RecNum&gt;249&lt;/RecNum&gt;&lt;DisplayText&gt;[57]&lt;/DisplayText&gt;&lt;record&gt;&lt;rec-number&gt;249&lt;/rec-number&gt;&lt;foreign-keys&gt;&lt;key app="EN" db-id="5ea2aax9udaxwaez0dnp95ejp0w5dddfsr5f" timestamp="0"&gt;249&lt;/key&gt;&lt;/foreign-keys&gt;&lt;ref-type name="Journal Article"&gt;17&lt;/ref-type&gt;&lt;contributors&gt;&lt;authors&gt;&lt;author&gt;Sokolovski, S.&lt;/author&gt;&lt;author&gt;Hills, A.&lt;/author&gt;&lt;author&gt;Gay, R. A.&lt;/author&gt;&lt;author&gt;Blatt, M. R.&lt;/author&gt;&lt;/authors&gt;&lt;/contributors&gt;&lt;auth-address&gt;Laboratory of Plant Physiology and Biophysics, IBLS-Plant Sciences, University of Glasgow, Glasgow G12 8QQ, UK.&lt;/auth-address&gt;&lt;titles&gt;&lt;title&gt;Functional interaction of the SNARE protein NtSyp121 in Ca2+ channel gating, Ca2+ transients and ABA signalling of stomatal guard cells&lt;/title&gt;&lt;secondary-title&gt;Mol Plant&lt;/secondary-title&gt;&lt;/titles&gt;&lt;periodical&gt;&lt;full-title&gt;Molecular Plant&lt;/full-title&gt;&lt;abbr-1&gt;Mol Plant&lt;/abbr-1&gt;&lt;/periodical&gt;&lt;pages&gt;347-58&lt;/pages&gt;&lt;volume&gt;1&lt;/volume&gt;&lt;number&gt;2&lt;/number&gt;&lt;edition&gt;2008/03/01&lt;/edition&gt;&lt;keywords&gt;&lt;keyword&gt;Abscisic Acid/*pharmacology&lt;/keyword&gt;&lt;keyword&gt;Calcium/*metabolism&lt;/keyword&gt;&lt;keyword&gt;Cell Membrane/drug effects/physiology&lt;/keyword&gt;&lt;keyword&gt;Dexamethasone/pharmacology&lt;/keyword&gt;&lt;keyword&gt;Ion Channel Gating/drug effects/*physiology&lt;/keyword&gt;&lt;keyword&gt;Peptide Fragments/pharmacology&lt;/keyword&gt;&lt;keyword&gt;Plants, Genetically Modified/drug effects&lt;/keyword&gt;&lt;keyword&gt;SNARE Proteins/*physiology&lt;/keyword&gt;&lt;keyword&gt;Signal Transduction/drug effects/physiology&lt;/keyword&gt;&lt;keyword&gt;Tobacco/drug effects/physiology&lt;/keyword&gt;&lt;keyword&gt;Vicia/drug effects/*physiology&lt;/keyword&gt;&lt;/keywords&gt;&lt;dates&gt;&lt;year&gt;2008&lt;/year&gt;&lt;pub-dates&gt;&lt;date&gt;Mar&lt;/date&gt;&lt;/pub-dates&gt;&lt;/dates&gt;&lt;isbn&gt;1674-2052 (Print)&amp;#xD;1674-2052 (Linking)&lt;/isbn&gt;&lt;accession-num&gt;19825544&lt;/accession-num&gt;&lt;urls&gt;&lt;related-urls&gt;&lt;url&gt;http://www.ncbi.nlm.nih.gov/entrez/query.fcgi?cmd=Retrieve&amp;amp;db=PubMed&amp;amp;dopt=Citation&amp;amp;list_uids=19825544&lt;/url&gt;&lt;/related-urls&gt;&lt;/urls&gt;&lt;electronic-resource-num&gt;10.1093/mp/ssm02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OST1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slam&lt;/Author&gt;&lt;Year&gt;2010&lt;/Year&gt;&lt;RecNum&gt;84&lt;/RecNum&gt;&lt;DisplayText&gt;[3]&lt;/DisplayText&gt;&lt;record&gt;&lt;rec-number&gt;84&lt;/rec-number&gt;&lt;foreign-keys&gt;&lt;key app="EN" db-id="5ea2aax9udaxwaez0dnp95ejp0w5dddfsr5f" timestamp="0"&gt;84&lt;/key&gt;&lt;/foreign-keys&gt;&lt;ref-type name="Journal Article"&gt;17&lt;/ref-type&gt;&lt;contributors&gt;&lt;authors&gt;&lt;author&gt;Islam, M. M.&lt;/author&gt;&lt;author&gt;Hossain, M. A.&lt;/author&gt;&lt;author&gt;Jannat, R.&lt;/author&gt;&lt;author&gt;Munemasa, S.&lt;/author&gt;&lt;author&gt;Nakamura, Y.&lt;/author&gt;&lt;author&gt;Mori, I. C.&lt;/author&gt;&lt;author&gt;Murata, Y.&lt;/author&gt;&lt;/authors&gt;&lt;/contributors&gt;&lt;auth-address&gt;Graduate School of Natural Science and Technology, Okayama University, 3-1-1 Tsushima-naka, Okayama 700-8530, Japan.&lt;/auth-address&gt;&lt;titles&gt;&lt;title&gt;Cytosolic alkalization and cytosolic calcium oscillation in Arabidopsis guard cells response to ABA and MeJA&lt;/title&gt;&lt;secondary-title&gt;Plant Cell Physiol&lt;/secondary-title&gt;&lt;/titles&gt;&lt;periodical&gt;&lt;full-title&gt;Plant and Cell Physiology&lt;/full-title&gt;&lt;abbr-1&gt;Plant Cell Physiol&lt;/abbr-1&gt;&lt;/periodical&gt;&lt;pages&gt;1721-30&lt;/pages&gt;&lt;volume&gt;51&lt;/volume&gt;&lt;number&gt;10&lt;/number&gt;&lt;edition&gt;2010/08/27&lt;/edition&gt;&lt;keywords&gt;&lt;keyword&gt;Abscisic Acid/*pharmacology&lt;/keyword&gt;&lt;keyword&gt;Acetates/*pharmacology&lt;/keyword&gt;&lt;keyword&gt;Arabidopsis/*physiology&lt;/keyword&gt;&lt;keyword&gt;Butyrates/pharmacology&lt;/keyword&gt;&lt;keyword&gt;*Calcium Signaling&lt;/keyword&gt;&lt;keyword&gt;Cyclopentanes/*pharmacology&lt;/keyword&gt;&lt;keyword&gt;Cytosol/physiology&lt;/keyword&gt;&lt;keyword&gt;Hydrogen-Ion Concentration&lt;/keyword&gt;&lt;keyword&gt;Oxylipins/*pharmacology&lt;/keyword&gt;&lt;keyword&gt;Plant Growth Regulators/*pharmacology&lt;/keyword&gt;&lt;keyword&gt;Plant Stomata/*cytology&lt;/keyword&gt;&lt;keyword&gt;Signal Transduction&lt;/keyword&gt;&lt;/keywords&gt;&lt;dates&gt;&lt;year&gt;2010&lt;/year&gt;&lt;pub-dates&gt;&lt;date&gt;Oct&lt;/date&gt;&lt;/pub-dates&gt;&lt;/dates&gt;&lt;isbn&gt;1471-9053 (Electronic)&amp;#xD;0032-0781 (Linking)&lt;/isbn&gt;&lt;accession-num&gt;20739306&lt;/accession-num&gt;&lt;urls&gt;&lt;related-urls&gt;&lt;url&gt;https://www.ncbi.nlm.nih.gov/pubmed/20739306&lt;/url&gt;&lt;/related-urls&gt;&lt;/urls&gt;&lt;electronic-resource-num&gt;10.1093/pcp/pcq13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OST1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QU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Imes&lt;/Author&gt;&lt;Year&gt;2013&lt;/Year&gt;&lt;RecNum&gt;61&lt;/RecNum&gt;&lt;DisplayText&gt;[58]&lt;/DisplayText&gt;&lt;record&gt;&lt;rec-number&gt;61&lt;/rec-number&gt;&lt;foreign-keys&gt;&lt;key app="EN" db-id="5ea2aax9udaxwaez0dnp95ejp0w5dddfsr5f" timestamp="0"&gt;61&lt;/key&gt;&lt;/foreign-keys&gt;&lt;ref-type name="Journal Article"&gt;17&lt;/ref-type&gt;&lt;contributors&gt;&lt;authors&gt;&lt;author&gt;Imes, D.&lt;/author&gt;&lt;author&gt;Mumm, P.&lt;/author&gt;&lt;author&gt;Bohm, J.&lt;/author&gt;&lt;author&gt;Al-Rasheid, K. A.&lt;/author&gt;&lt;author&gt;Marten, I.&lt;/author&gt;&lt;author&gt;Geiger, D.&lt;/author&gt;&lt;author&gt;Hedrich, R.&lt;/author&gt;&lt;/authors&gt;&lt;/contributors&gt;&lt;auth-address&gt;Molecular Plant Physiology and Biophysics, Julius-von-Sachs-Institute, University of Wurzburg, Julius-von-Sachs Platz 2, D-97082, Wurzburg, Germany.&lt;/auth-address&gt;&lt;titles&gt;&lt;title&gt;Open stomata 1 (OST1) kinase controls R-type anion channel QUAC1 in Arabidopsis guard cells&lt;/title&gt;&lt;secondary-title&gt;Plant J&lt;/secondary-title&gt;&lt;/titles&gt;&lt;periodical&gt;&lt;full-title&gt;Plant J&lt;/full-title&gt;&lt;/periodical&gt;&lt;pages&gt;372-82&lt;/pages&gt;&lt;volume&gt;74&lt;/volume&gt;&lt;number&gt;3&lt;/number&gt;&lt;edition&gt;2013/03/05&lt;/edition&gt;&lt;dates&gt;&lt;year&gt;2013&lt;/year&gt;&lt;pub-dates&gt;&lt;date&gt;May&lt;/date&gt;&lt;/pub-dates&gt;&lt;/dates&gt;&lt;isbn&gt;1365-313X (Electronic)&amp;#xD;0960-7412 (Linking)&lt;/isbn&gt;&lt;accession-num&gt;23452338&lt;/accession-num&gt;&lt;urls&gt;&lt;related-urls&gt;&lt;url&gt;http://www.ncbi.nlm.nih.gov/entrez/query.fcgi?cmd=Retrieve&amp;amp;db=PubMed&amp;amp;dopt=Citation&amp;amp;list_uids=23452338&lt;/url&gt;&lt;/related-urls&gt;&lt;/urls&gt;&lt;electronic-resource-num&gt;10.1111/tpj.1213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OST1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aXJpY2hhbmRyYTwvQXV0aG9yPjxZZWFyPjIwMDk8L1ll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XJpY2hhbmRyYTwvQXV0aG9yPjxZZWFyPjIwMDk8L1ll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9, 6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aaGFuZzwvQXV0aG9yPjxZZWFyPjIwMDQ8L1llYXI+PFJl
Y051bT4xMDU8L1JlY051bT48RGlzcGxheVRleHQ+WzYx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Q8L1llYXI+PFJl
Y051bT4xMDU8L1JlY051bT48RGlzcGxheVRleHQ+WzYx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aaGFuZzwvQXV0aG9yPjxZZWFyPjIwMDk8L1llYXI+PFJl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k8L1llYXI+PFJl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PHK1/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11&lt;/Year&gt;&lt;RecNum&gt;43&lt;/RecNum&gt;&lt;DisplayText&gt;[63]&lt;/DisplayText&gt;&lt;record&gt;&lt;rec-number&gt;43&lt;/rec-number&gt;&lt;foreign-keys&gt;&lt;key app="EN" db-id="5ea2aax9udaxwaez0dnp95ejp0w5dddfsr5f" timestamp="0"&gt;43&lt;/key&gt;&lt;/foreign-keys&gt;&lt;ref-type name="Journal Article"&gt;17&lt;/ref-type&gt;&lt;contributors&gt;&lt;authors&gt;&lt;author&gt;Guo, L.&lt;/author&gt;&lt;author&gt;Mishra, G.&lt;/author&gt;&lt;author&gt;Taylor, K.&lt;/author&gt;&lt;author&gt;Wang, X.&lt;/author&gt;&lt;/authors&gt;&lt;/contributors&gt;&lt;auth-address&gt;Department of Biology, University of Missouri, St. Louis, Missouri 63121, USA.&lt;/auth-address&gt;&lt;titles&gt;&lt;title&gt;Phosphatidic acid binds and stimulates Arabidopsis sphingosine kinases&lt;/title&gt;&lt;secondary-title&gt;J Biol Chem&lt;/secondary-title&gt;&lt;/titles&gt;&lt;periodical&gt;&lt;full-title&gt;J Biol Chem&lt;/full-title&gt;&lt;/periodical&gt;&lt;pages&gt;13336-45&lt;/pages&gt;&lt;volume&gt;286&lt;/volume&gt;&lt;number&gt;15&lt;/number&gt;&lt;edition&gt;2011/02/19&lt;/edition&gt;&lt;keywords&gt;&lt;keyword&gt;Amino Acid Sequence&lt;/keyword&gt;&lt;keyword&gt;Arabidopsis/*enzymology/genetics&lt;/keyword&gt;&lt;keyword&gt;Arabidopsis Proteins/biosynthesis/*chemistry/genetics&lt;/keyword&gt;&lt;keyword&gt;Catalytic Domain&lt;/keyword&gt;&lt;keyword&gt;Gene Expression Regulation, Enzymologic/physiology&lt;/keyword&gt;&lt;keyword&gt;Gene Expression Regulation, Plant/physiology&lt;/keyword&gt;&lt;keyword&gt;Kinetics&lt;/keyword&gt;&lt;keyword&gt;Liposomes/*chemistry/metabolism&lt;/keyword&gt;&lt;keyword&gt;Molecular Sequence Data&lt;/keyword&gt;&lt;keyword&gt;Phosphatidic Acids/*chemistry/genetics/metabolism&lt;/keyword&gt;&lt;keyword&gt;Phosphotransferases (Alcohol Group Acceptor)/biosynthesis/*chemistry/genetics&lt;/keyword&gt;&lt;keyword&gt;Protein Binding&lt;/keyword&gt;&lt;keyword&gt;Signal Transduction/physiology&lt;/keyword&gt;&lt;keyword&gt;Surface Plasmon Resonance/methods&lt;/keyword&gt;&lt;/keywords&gt;&lt;dates&gt;&lt;year&gt;2011&lt;/year&gt;&lt;pub-dates&gt;&lt;date&gt;Apr 15&lt;/date&gt;&lt;/pub-dates&gt;&lt;/dates&gt;&lt;isbn&gt;1083-351X (Electronic)&amp;#xD;0021-9258 (Linking)&lt;/isbn&gt;&lt;accession-num&gt;21330371&lt;/accession-num&gt;&lt;urls&gt;&lt;related-urls&gt;&lt;url&gt;https://www.ncbi.nlm.nih.gov/pubmed/21330371&lt;/url&gt;&lt;/related-urls&gt;&lt;/urls&gt;&lt;custom2&gt;PMC3075680&lt;/custom2&gt;&lt;electronic-resource-num&gt;10.1074/jbc.M110.190892&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ppan&lt;/Author&gt;&lt;Year&gt;2013&lt;/Year&gt;&lt;RecNum&gt;324&lt;/RecNum&gt;&lt;DisplayText&gt;[64]&lt;/DisplayText&gt;&lt;record&gt;&lt;rec-number&gt;324&lt;/rec-number&gt;&lt;foreign-keys&gt;&lt;key app="EN" db-id="5ea2aax9udaxwaez0dnp95ejp0w5dddfsr5f" timestamp="1480515021"&gt;324&lt;/key&gt;&lt;/foreign-keys&gt;&lt;ref-type name="Journal Article"&gt;17&lt;/ref-type&gt;&lt;contributors&gt;&lt;authors&gt;&lt;author&gt;Pappan, K. L.&lt;/author&gt;&lt;author&gt;Wang, X.&lt;/author&gt;&lt;/authors&gt;&lt;/contributors&gt;&lt;auth-address&gt;Metabolon, Inc., Durham, NC, USA.&lt;/auth-address&gt;&lt;titles&gt;&lt;title&gt;Assaying different types of plant phospholipase D activities in vitro&lt;/title&gt;&lt;secondary-title&gt;Methods Mol Biol&lt;/secondary-title&gt;&lt;/titles&gt;&lt;periodical&gt;&lt;full-title&gt;Methods Mol Biol&lt;/full-title&gt;&lt;/periodical&gt;&lt;pages&gt;205-17&lt;/pages&gt;&lt;volume&gt;1009&lt;/volume&gt;&lt;keywords&gt;&lt;keyword&gt;Arabidopsis/*enzymology&lt;/keyword&gt;&lt;keyword&gt;Calcium/metabolism&lt;/keyword&gt;&lt;keyword&gt;Enzyme Assays/*methods&lt;/keyword&gt;&lt;keyword&gt;Oleic Acid/metabolism&lt;/keyword&gt;&lt;keyword&gt;Phosphatidylinositol 4,5-Diphosphate/metabolism&lt;/keyword&gt;&lt;keyword&gt;Phospholipase D/*metabolism&lt;/keyword&gt;&lt;/keywords&gt;&lt;dates&gt;&lt;year&gt;2013&lt;/year&gt;&lt;/dates&gt;&lt;isbn&gt;1940-6029 (Electronic)&amp;#xD;1064-3745 (Linking)&lt;/isbn&gt;&lt;accession-num&gt;23681536&lt;/accession-num&gt;&lt;urls&gt;&lt;related-urls&gt;&lt;url&gt;https://www.ncbi.nlm.nih.gov/pubmed/23681536&lt;/url&gt;&lt;/related-urls&gt;&lt;/urls&gt;&lt;electronic-resource-num&gt;10.1007/978-1-62703-401-2_1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EP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alat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lt;/Author&gt;&lt;Year&gt;1997&lt;/Year&gt;&lt;RecNum&gt;263&lt;/RecNum&gt;&lt;DisplayText&gt;[14]&lt;/DisplayText&gt;&lt;record&gt;&lt;rec-number&gt;263&lt;/rec-number&gt;&lt;foreign-keys&gt;&lt;key app="EN" db-id="5ea2aax9udaxwaez0dnp95ejp0w5dddfsr5f" timestamp="0"&gt;263&lt;/key&gt;&lt;/foreign-keys&gt;&lt;ref-type name="Journal Article"&gt;17&lt;/ref-type&gt;&lt;contributors&gt;&lt;authors&gt;&lt;author&gt;Du, Z.&lt;/author&gt;&lt;author&gt;Aghoram, K.&lt;/author&gt;&lt;author&gt;Outlaw, W. H., Jr.&lt;/author&gt;&lt;/authors&gt;&lt;/contributors&gt;&lt;auth-address&gt;Department of Biological Science, Florida State University, Tallahassee 32306-3050, USA.&lt;/auth-address&gt;&lt;titles&gt;&lt;title&gt;In vivo phosphorylation of phosphoenolpyruvate carboxylase in guard cells of Vicia faba L. is enhanced by fusicoccin and suppressed by abscisic acid&lt;/title&gt;&lt;secondary-title&gt;Arch Biochem Biophys&lt;/secondary-title&gt;&lt;/titles&gt;&lt;pages&gt;345-50&lt;/pages&gt;&lt;volume&gt;337&lt;/volume&gt;&lt;number&gt;2&lt;/number&gt;&lt;edition&gt;1997/01/15&lt;/edition&gt;&lt;keywords&gt;&lt;keyword&gt;Abscisic Acid/*pharmacology&lt;/keyword&gt;&lt;keyword&gt;Enzyme Activation&lt;/keyword&gt;&lt;keyword&gt;Fabaceae&lt;/keyword&gt;&lt;keyword&gt;Glycosides/*pharmacology&lt;/keyword&gt;&lt;keyword&gt;Kinetics&lt;/keyword&gt;&lt;keyword&gt;Malates/metabolism&lt;/keyword&gt;&lt;keyword&gt;Phosphoenolpyruvate Carboxylase/*metabolism&lt;/keyword&gt;&lt;keyword&gt;Phosphorylation&lt;/keyword&gt;&lt;keyword&gt;Plant Leaves/*enzymology&lt;/keyword&gt;&lt;keyword&gt;Plants, Medicinal&lt;/keyword&gt;&lt;/keywords&gt;&lt;dates&gt;&lt;year&gt;1997&lt;/year&gt;&lt;pub-dates&gt;&lt;date&gt;Jan 15&lt;/date&gt;&lt;/pub-dates&gt;&lt;/dates&gt;&lt;isbn&gt;0003-9861 (Print)&amp;#xD;0003-9861 (Linking)&lt;/isbn&gt;&lt;accession-num&gt;9016832&lt;/accession-num&gt;&lt;urls&gt;&lt;related-urls&gt;&lt;url&gt;http://www.ncbi.nlm.nih.gov/pubmed/9016832&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vertAlign w:val="subscript"/>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vertAlign w:val="subscript"/>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dWhpdGE8L0F1dGhvcj48WWVhcj4yMDA0PC9ZZWFyPjxS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hpdGE8L0F1dGhvcj48WWVhcj4yMDA0PC9ZZWFyPjxS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5-6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I3P5K</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tdIns</w:t>
            </w:r>
            <w:proofErr w:type="spellEnd"/>
            <w:r w:rsidRPr="00DD642C">
              <w:rPr>
                <w:rFonts w:ascii="Times New Roman" w:hAnsi="Times New Roman" w:cs="Times New Roman"/>
                <w:sz w:val="24"/>
                <w:szCs w:val="24"/>
              </w:rPr>
              <w:t>(3,5)P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tdIns</w:t>
            </w:r>
            <w:proofErr w:type="spellEnd"/>
            <w:r w:rsidRPr="00DD642C">
              <w:rPr>
                <w:rFonts w:ascii="Times New Roman" w:hAnsi="Times New Roman" w:cs="Times New Roman"/>
                <w:sz w:val="24"/>
                <w:szCs w:val="24"/>
              </w:rPr>
              <w:t>(4,5)P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AG</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tdIns</w:t>
            </w:r>
            <w:proofErr w:type="spellEnd"/>
            <w:r w:rsidRPr="00DD642C">
              <w:rPr>
                <w:rFonts w:ascii="Times New Roman" w:hAnsi="Times New Roman" w:cs="Times New Roman"/>
                <w:sz w:val="24"/>
                <w:szCs w:val="24"/>
              </w:rPr>
              <w:t>(4,5)P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L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AG</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lastRenderedPageBreak/>
              <w:t>PL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LD</w:t>
            </w:r>
            <w:r w:rsidRPr="00DD642C">
              <w:rPr>
                <w:rFonts w:ascii="Times New Roman" w:hAnsi="Times New Roman" w:cs="Times New Roman"/>
                <w:sz w:val="24"/>
                <w:szCs w:val="24"/>
              </w:rPr>
              <w:sym w:font="Symbol" w:char="F061"/>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aaGFuZzwvQXV0aG9yPjxZZWFyPjIwMDQ8L1llYXI+PFJl
Y051bT4xMDU8L1JlY051bT48RGlzcGxheVRleHQ+WzYx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DQ8L1llYXI+PFJl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LDδ</w:t>
            </w:r>
            <w:proofErr w:type="spellEnd"/>
            <w:r w:rsidRPr="00DD642C">
              <w:rPr>
                <w:rFonts w:ascii="Times New Roman" w:hAnsi="Times New Roman" w:cs="Times New Roman"/>
                <w:sz w:val="24"/>
                <w:szCs w:val="24"/>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VcmFqaTwvQXV0aG9yPjxZZWFyPjIwMTI8L1llYXI+PFJl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VcmFqaTwvQXV0aG9yPjxZZWFyPjIwMTI8L1llYXI+PFJl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P2C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09&lt;/Year&gt;&lt;RecNum&gt;33&lt;/RecNum&gt;&lt;DisplayText&gt;[5]&lt;/DisplayText&gt;&lt;record&gt;&lt;rec-number&gt;33&lt;/rec-number&gt;&lt;foreign-keys&gt;&lt;key app="EN" db-id="5ea2aax9udaxwaez0dnp95ejp0w5dddfsr5f" timestamp="0"&gt;33&lt;/key&gt;&lt;/foreign-keys&gt;&lt;ref-type name="Journal Article"&gt;17&lt;/ref-type&gt;&lt;contributors&gt;&lt;authors&gt;&lt;author&gt;Lee, S. C.&lt;/author&gt;&lt;author&gt;Lan, W.&lt;/author&gt;&lt;author&gt;Buchanan, B. B.&lt;/author&gt;&lt;author&gt;Luan, S.&lt;/author&gt;&lt;/authors&gt;&lt;/contributors&gt;&lt;auth-address&gt;Department of Plant and Microbial Biology, University of California, Berkeley, CA 94720, USA.&lt;/auth-address&gt;&lt;titles&gt;&lt;title&gt;A protein kinase-phosphatase pair interacts with an ion channel to regulate ABA signaling in plant guard cells&lt;/title&gt;&lt;secondary-title&gt;Proc Natl Acad Sci U S A&lt;/secondary-title&gt;&lt;/titles&gt;&lt;periodical&gt;&lt;full-title&gt;Proc Natl Acad Sci U S A&lt;/full-title&gt;&lt;/periodical&gt;&lt;pages&gt;21419-24&lt;/pages&gt;&lt;volume&gt;106&lt;/volume&gt;&lt;number&gt;50&lt;/number&gt;&lt;edition&gt;2009/12/04&lt;/edition&gt;&lt;keywords&gt;&lt;keyword&gt;Abscisic Acid/*metabolism&lt;/keyword&gt;&lt;keyword&gt;Animals&lt;/keyword&gt;&lt;keyword&gt;Arabidopsis Proteins&lt;/keyword&gt;&lt;keyword&gt;Ion Channels/*metabolism&lt;/keyword&gt;&lt;keyword&gt;Membrane Proteins&lt;/keyword&gt;&lt;keyword&gt;Phosphoprotein Phosphatases/*metabolism&lt;/keyword&gt;&lt;keyword&gt;Plant Proteins/metabolism&lt;/keyword&gt;&lt;keyword&gt;Plant Stomata/*metabolism&lt;/keyword&gt;&lt;keyword&gt;Plants&lt;/keyword&gt;&lt;keyword&gt;Protein Kinases/*metabolism&lt;/keyword&gt;&lt;keyword&gt;*Signal Transduction&lt;/keyword&gt;&lt;keyword&gt;Xenopus&lt;/keyword&gt;&lt;keyword&gt;Yeasts&lt;/keyword&gt;&lt;/keywords&gt;&lt;dates&gt;&lt;year&gt;2009&lt;/year&gt;&lt;pub-dates&gt;&lt;date&gt;Dec 15&lt;/date&gt;&lt;/pub-dates&gt;&lt;/dates&gt;&lt;isbn&gt;1091-6490 (Electronic)&amp;#xD;0027-8424 (Linking)&lt;/isbn&gt;&lt;accession-num&gt;19955427&lt;/accession-num&gt;&lt;urls&gt;&lt;related-urls&gt;&lt;url&gt;http://www.ncbi.nlm.nih.gov/entrez/query.fcgi?cmd=Retrieve&amp;amp;db=PubMed&amp;amp;dopt=Citation&amp;amp;list_uids=19955427&lt;/url&gt;&lt;/related-urls&gt;&lt;/urls&gt;&lt;custom2&gt;2795491&lt;/custom2&gt;&lt;electronic-resource-num&gt;10.1073/pnas.0910601106&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P2C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09&lt;/Year&gt;&lt;RecNum&gt;33&lt;/RecNum&gt;&lt;DisplayText&gt;[5]&lt;/DisplayText&gt;&lt;record&gt;&lt;rec-number&gt;33&lt;/rec-number&gt;&lt;foreign-keys&gt;&lt;key app="EN" db-id="5ea2aax9udaxwaez0dnp95ejp0w5dddfsr5f" timestamp="0"&gt;33&lt;/key&gt;&lt;/foreign-keys&gt;&lt;ref-type name="Journal Article"&gt;17&lt;/ref-type&gt;&lt;contributors&gt;&lt;authors&gt;&lt;author&gt;Lee, S. C.&lt;/author&gt;&lt;author&gt;Lan, W.&lt;/author&gt;&lt;author&gt;Buchanan, B. B.&lt;/author&gt;&lt;author&gt;Luan, S.&lt;/author&gt;&lt;/authors&gt;&lt;/contributors&gt;&lt;auth-address&gt;Department of Plant and Microbial Biology, University of California, Berkeley, CA 94720, USA.&lt;/auth-address&gt;&lt;titles&gt;&lt;title&gt;A protein kinase-phosphatase pair interacts with an ion channel to regulate ABA signaling in plant guard cells&lt;/title&gt;&lt;secondary-title&gt;Proc Natl Acad Sci U S A&lt;/secondary-title&gt;&lt;/titles&gt;&lt;periodical&gt;&lt;full-title&gt;Proc Natl Acad Sci U S A&lt;/full-title&gt;&lt;/periodical&gt;&lt;pages&gt;21419-24&lt;/pages&gt;&lt;volume&gt;106&lt;/volume&gt;&lt;number&gt;50&lt;/number&gt;&lt;edition&gt;2009/12/04&lt;/edition&gt;&lt;keywords&gt;&lt;keyword&gt;Abscisic Acid/*metabolism&lt;/keyword&gt;&lt;keyword&gt;Animals&lt;/keyword&gt;&lt;keyword&gt;Arabidopsis Proteins&lt;/keyword&gt;&lt;keyword&gt;Ion Channels/*metabolism&lt;/keyword&gt;&lt;keyword&gt;Membrane Proteins&lt;/keyword&gt;&lt;keyword&gt;Phosphoprotein Phosphatases/*metabolism&lt;/keyword&gt;&lt;keyword&gt;Plant Proteins/metabolism&lt;/keyword&gt;&lt;keyword&gt;Plant Stomata/*metabolism&lt;/keyword&gt;&lt;keyword&gt;Plants&lt;/keyword&gt;&lt;keyword&gt;Protein Kinases/*metabolism&lt;/keyword&gt;&lt;keyword&gt;*Signal Transduction&lt;/keyword&gt;&lt;keyword&gt;Xenopus&lt;/keyword&gt;&lt;keyword&gt;Yeasts&lt;/keyword&gt;&lt;/keywords&gt;&lt;dates&gt;&lt;year&gt;2009&lt;/year&gt;&lt;pub-dates&gt;&lt;date&gt;Dec 15&lt;/date&gt;&lt;/pub-dates&gt;&lt;/dates&gt;&lt;isbn&gt;1091-6490 (Electronic)&amp;#xD;0027-8424 (Linking)&lt;/isbn&gt;&lt;accession-num&gt;19955427&lt;/accession-num&gt;&lt;urls&gt;&lt;related-urls&gt;&lt;url&gt;http://www.ncbi.nlm.nih.gov/entrez/query.fcgi?cmd=Retrieve&amp;amp;db=PubMed&amp;amp;dopt=Citation&amp;amp;list_uids=19955427&lt;/url&gt;&lt;/related-urls&gt;&lt;/urls&gt;&lt;custom2&gt;2795491&lt;/custom2&gt;&lt;electronic-resource-num&gt;10.1073/pnas.0910601106&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tdIns</w:t>
            </w:r>
            <w:proofErr w:type="spellEnd"/>
            <w:r w:rsidRPr="00DD642C">
              <w:rPr>
                <w:rFonts w:ascii="Times New Roman" w:hAnsi="Times New Roman" w:cs="Times New Roman"/>
                <w:sz w:val="24"/>
                <w:szCs w:val="24"/>
              </w:rPr>
              <w:t>(3,5)P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w:t>
            </w:r>
            <w:proofErr w:type="spellStart"/>
            <w:r w:rsidRPr="00DD642C">
              <w:rPr>
                <w:rFonts w:ascii="Times New Roman" w:hAnsi="Times New Roman" w:cs="Times New Roman"/>
                <w:sz w:val="24"/>
                <w:szCs w:val="24"/>
              </w:rPr>
              <w:t>PPase</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tdInsP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Actin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i&lt;/Author&gt;&lt;Year&gt;2008&lt;/Year&gt;&lt;RecNum&gt;113&lt;/RecNum&gt;&lt;DisplayText&gt;[69]&lt;/DisplayText&gt;&lt;record&gt;&lt;rec-number&gt;113&lt;/rec-number&gt;&lt;foreign-keys&gt;&lt;key app="EN" db-id="5ea2aax9udaxwaez0dnp95ejp0w5dddfsr5f" timestamp="0"&gt;113&lt;/key&gt;&lt;/foreign-keys&gt;&lt;ref-type name="Journal Article"&gt;17&lt;/ref-type&gt;&lt;contributors&gt;&lt;authors&gt;&lt;author&gt;Choi, Y.&lt;/author&gt;&lt;author&gt;Lee, Y.&lt;/author&gt;&lt;author&gt;Jeon, B. W.&lt;/author&gt;&lt;author&gt;Staiger, C. J.&lt;/author&gt;&lt;author&gt;Lee, Y.&lt;/author&gt;&lt;/authors&gt;&lt;/contributors&gt;&lt;auth-address&gt;Division of Molecular and Life Sciences, POSTECH, Pohang 790-784, Korea.&lt;/auth-address&gt;&lt;titles&gt;&lt;title&gt;Phosphatidylinositol 3- and 4-phosphate modulate actin filament reorganization in guard cells of day flower&lt;/title&gt;&lt;secondary-title&gt;Plant Cell Environ&lt;/secondary-title&gt;&lt;/titles&gt;&lt;periodical&gt;&lt;full-title&gt;Plant Cell Environ&lt;/full-title&gt;&lt;/periodical&gt;&lt;pages&gt;366-77&lt;/pages&gt;&lt;volume&gt;31&lt;/volume&gt;&lt;number&gt;3&lt;/number&gt;&lt;edition&gt;2007/12/20&lt;/edition&gt;&lt;keywords&gt;&lt;keyword&gt;1-Phosphatidylinositol 4-Kinase/antagonists &amp;amp; inhibitors&lt;/keyword&gt;&lt;keyword&gt;Abscisic Acid/metabolism/pharmacology&lt;/keyword&gt;&lt;keyword&gt;Actins/*metabolism&lt;/keyword&gt;&lt;keyword&gt;Androstadienes/pharmacology&lt;/keyword&gt;&lt;keyword&gt;Chromones/pharmacology&lt;/keyword&gt;&lt;keyword&gt;Commelina/*cytology/*metabolism&lt;/keyword&gt;&lt;keyword&gt;Gene Expression Regulation, Plant/physiology&lt;/keyword&gt;&lt;keyword&gt;Morpholines/pharmacology&lt;/keyword&gt;&lt;keyword&gt;Phosphatidylinositol 3-Kinases/antagonists &amp;amp; inhibitors&lt;/keyword&gt;&lt;keyword&gt;Phosphatidylinositol Phosphates/*metabolism&lt;/keyword&gt;&lt;keyword&gt;Plant Stomata/*cytology/metabolism&lt;/keyword&gt;&lt;keyword&gt;Reactive Oxygen Species/metabolism&lt;/keyword&gt;&lt;/keywords&gt;&lt;dates&gt;&lt;year&gt;2008&lt;/year&gt;&lt;pub-dates&gt;&lt;date&gt;Mar&lt;/date&gt;&lt;/pub-dates&gt;&lt;/dates&gt;&lt;isbn&gt;1365-3040 (Electronic)&amp;#xD;0140-7791 (Linking)&lt;/isbn&gt;&lt;accession-num&gt;18088331&lt;/accession-num&gt;&lt;urls&gt;&lt;related-urls&gt;&lt;url&gt;https://www.ncbi.nlm.nih.gov/pubmed/18088331&lt;/url&gt;&lt;/related-urls&gt;&lt;/urls&gt;&lt;electronic-resource-num&gt;10.1111/j.1365-3040.2007.01769.x&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tdInsP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i&lt;/Author&gt;&lt;Year&gt;2008&lt;/Year&gt;&lt;RecNum&gt;113&lt;/RecNum&gt;&lt;DisplayText&gt;[69]&lt;/DisplayText&gt;&lt;record&gt;&lt;rec-number&gt;113&lt;/rec-number&gt;&lt;foreign-keys&gt;&lt;key app="EN" db-id="5ea2aax9udaxwaez0dnp95ejp0w5dddfsr5f" timestamp="0"&gt;113&lt;/key&gt;&lt;/foreign-keys&gt;&lt;ref-type name="Journal Article"&gt;17&lt;/ref-type&gt;&lt;contributors&gt;&lt;authors&gt;&lt;author&gt;Choi, Y.&lt;/author&gt;&lt;author&gt;Lee, Y.&lt;/author&gt;&lt;author&gt;Jeon, B. W.&lt;/author&gt;&lt;author&gt;Staiger, C. J.&lt;/author&gt;&lt;author&gt;Lee, Y.&lt;/author&gt;&lt;/authors&gt;&lt;/contributors&gt;&lt;auth-address&gt;Division of Molecular and Life Sciences, POSTECH, Pohang 790-784, Korea.&lt;/auth-address&gt;&lt;titles&gt;&lt;title&gt;Phosphatidylinositol 3- and 4-phosphate modulate actin filament reorganization in guard cells of day flower&lt;/title&gt;&lt;secondary-title&gt;Plant Cell Environ&lt;/secondary-title&gt;&lt;/titles&gt;&lt;periodical&gt;&lt;full-title&gt;Plant Cell Environ&lt;/full-title&gt;&lt;/periodical&gt;&lt;pages&gt;366-77&lt;/pages&gt;&lt;volume&gt;31&lt;/volume&gt;&lt;number&gt;3&lt;/number&gt;&lt;edition&gt;2007/12/20&lt;/edition&gt;&lt;keywords&gt;&lt;keyword&gt;1-Phosphatidylinositol 4-Kinase/antagonists &amp;amp; inhibitors&lt;/keyword&gt;&lt;keyword&gt;Abscisic Acid/metabolism/pharmacology&lt;/keyword&gt;&lt;keyword&gt;Actins/*metabolism&lt;/keyword&gt;&lt;keyword&gt;Androstadienes/pharmacology&lt;/keyword&gt;&lt;keyword&gt;Chromones/pharmacology&lt;/keyword&gt;&lt;keyword&gt;Commelina/*cytology/*metabolism&lt;/keyword&gt;&lt;keyword&gt;Gene Expression Regulation, Plant/physiology&lt;/keyword&gt;&lt;keyword&gt;Morpholines/pharmacology&lt;/keyword&gt;&lt;keyword&gt;Phosphatidylinositol 3-Kinases/antagonists &amp;amp; inhibitors&lt;/keyword&gt;&lt;keyword&gt;Phosphatidylinositol Phosphates/*metabolism&lt;/keyword&gt;&lt;keyword&gt;Plant Stomata/*cytology/metabolism&lt;/keyword&gt;&lt;keyword&gt;Reactive Oxygen Species/metabolism&lt;/keyword&gt;&lt;/keywords&gt;&lt;dates&gt;&lt;year&gt;2008&lt;/year&gt;&lt;pub-dates&gt;&lt;date&gt;Mar&lt;/date&gt;&lt;/pub-dates&gt;&lt;/dates&gt;&lt;isbn&gt;1365-3040 (Electronic)&amp;#xD;0140-7791 (Linking)&lt;/isbn&gt;&lt;accession-num&gt;18088331&lt;/accession-num&gt;&lt;urls&gt;&lt;related-urls&gt;&lt;url&gt;https://www.ncbi.nlm.nih.gov/pubmed/18088331&lt;/url&gt;&lt;/related-urls&gt;&lt;/urls&gt;&lt;electronic-resource-num&gt;10.1111/j.1365-3040.2007.01769.x&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tdInsP4</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 xml:space="preserve">Actin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QYXJrPC9BdXRob3I+PFllYXI+MjAwMzwvWWVhcj48UmVj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JrPC9BdXRob3I+PFllYXI+MjAwMzwvWWVhcj48UmVj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tdInsP4</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IP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dW5nPC9BdXRob3I+PFllYXI+MjAwMjwvWWVhcj48UmVj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dW5nPC9BdXRob3I+PFllYXI+MjAwMjwvWWVhcj48UmVj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QUAC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yer&lt;/Author&gt;&lt;Year&gt;2010&lt;/Year&gt;&lt;RecNum&gt;220&lt;/RecNum&gt;&lt;DisplayText&gt;[72]&lt;/DisplayText&gt;&lt;record&gt;&lt;rec-number&gt;220&lt;/rec-number&gt;&lt;foreign-keys&gt;&lt;key app="EN" db-id="5ea2aax9udaxwaez0dnp95ejp0w5dddfsr5f" timestamp="0"&gt;220&lt;/key&gt;&lt;/foreign-keys&gt;&lt;ref-type name="Journal Article"&gt;17&lt;/ref-type&gt;&lt;contributors&gt;&lt;authors&gt;&lt;author&gt;Meyer, S.&lt;/author&gt;&lt;author&gt;Mumm, P.&lt;/author&gt;&lt;author&gt;Imes, D.&lt;/author&gt;&lt;author&gt;Endler, A.&lt;/author&gt;&lt;author&gt;Weder, B.&lt;/author&gt;&lt;author&gt;Al-Rasheid, K. A.&lt;/author&gt;&lt;author&gt;Geiger, D.&lt;/author&gt;&lt;author&gt;Marten, I.&lt;/author&gt;&lt;author&gt;Martinoia, E.&lt;/author&gt;&lt;author&gt;Hedrich, R.&lt;/author&gt;&lt;/authors&gt;&lt;/contributors&gt;&lt;auth-address&gt;Institute of Plant Biology, University of Zurich, Zollikerstrasse 107, 8008 Zurich, Switzerland.&lt;/auth-address&gt;&lt;titles&gt;&lt;title&gt;AtALMT12 represents an R-type anion channel required for stomatal movement in Arabidopsis guard cells&lt;/title&gt;&lt;secondary-title&gt;Plant J&lt;/secondary-title&gt;&lt;/titles&gt;&lt;periodical&gt;&lt;full-title&gt;Plant J&lt;/full-title&gt;&lt;/periodical&gt;&lt;pages&gt;1054-62&lt;/pages&gt;&lt;volume&gt;63&lt;/volume&gt;&lt;number&gt;6&lt;/number&gt;&lt;edition&gt;2010/07/16&lt;/edition&gt;&lt;keywords&gt;&lt;keyword&gt;Arabidopsis/*cytology/genetics/*metabolism&lt;/keyword&gt;&lt;keyword&gt;Arabidopsis Proteins/genetics/*metabolism&lt;/keyword&gt;&lt;keyword&gt;Electrophysiology&lt;/keyword&gt;&lt;keyword&gt;Organic Anion Transporters/genetics/*metabolism&lt;/keyword&gt;&lt;keyword&gt;Plant Stomata/*cytology/genetics/*metabolism&lt;/keyword&gt;&lt;keyword&gt;Plants, Genetically Modified/cytology/genetics/metabolism&lt;/keyword&gt;&lt;/keywords&gt;&lt;dates&gt;&lt;year&gt;2010&lt;/year&gt;&lt;pub-dates&gt;&lt;date&gt;Sep&lt;/date&gt;&lt;/pub-dates&gt;&lt;/dates&gt;&lt;isbn&gt;1365-313X (Electronic)&amp;#xD;0960-7412 (Linking)&lt;/isbn&gt;&lt;accession-num&gt;20626656&lt;/accession-num&gt;&lt;urls&gt;&lt;related-urls&gt;&lt;url&gt;http://www.ncbi.nlm.nih.gov/entrez/query.fcgi?cmd=Retrieve&amp;amp;db=PubMed&amp;amp;dopt=Citation&amp;amp;list_uids=20626656&lt;/url&gt;&lt;/related-urls&gt;&lt;/urls&gt;&lt;electronic-resource-num&gt;10.1111/j.1365-313X.2010.04302.x&lt;/electronic-resource-num&gt;&lt;language&gt;eng&lt;/language&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Ld2FrPC9BdXRob3I+PFllYXI+MjAwMzwvWWVhcj48UmVj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2FrPC9BdXRob3I+PFllYXI+MjAwMzwvWWVhcj48UmVj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AR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AB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iago&lt;/Author&gt;&lt;Year&gt;2009&lt;/Year&gt;&lt;RecNum&gt;326&lt;/RecNum&gt;&lt;DisplayText&gt;[74]&lt;/DisplayText&gt;&lt;record&gt;&lt;rec-number&gt;326&lt;/rec-number&gt;&lt;foreign-keys&gt;&lt;key app="EN" db-id="5ea2aax9udaxwaez0dnp95ejp0w5dddfsr5f" timestamp="1480515021"&gt;326&lt;/key&gt;&lt;/foreign-keys&gt;&lt;ref-type name="Journal Article"&gt;17&lt;/ref-type&gt;&lt;contributors&gt;&lt;authors&gt;&lt;author&gt;Santiago, J.&lt;/author&gt;&lt;author&gt;Rodrigues, A.&lt;/author&gt;&lt;author&gt;Saez, A.&lt;/author&gt;&lt;author&gt;Rubio, S.&lt;/author&gt;&lt;author&gt;Antoni, R.&lt;/author&gt;&lt;author&gt;Dupeux, F.&lt;/author&gt;&lt;author&gt;Park, S. Y.&lt;/author&gt;&lt;author&gt;Marquez, J. A.&lt;/author&gt;&lt;author&gt;Cutler, S. R.&lt;/author&gt;&lt;author&gt;Rodriguez, P. L.&lt;/author&gt;&lt;/authors&gt;&lt;/contributors&gt;&lt;auth-address&gt;Instituto de Biologia Molecular y Celular de Plantas, Consejo Superior de Investigaciones Cientificas - UPV, ES-46022 Valencia, Spain.&lt;/auth-address&gt;&lt;titles&gt;&lt;title&gt;Modulation of drought resistance by the abscisic acid receptor PYL5 through inhibition of clade A PP2Cs&lt;/title&gt;&lt;secondary-title&gt;Plant J&lt;/secondary-title&gt;&lt;/titles&gt;&lt;periodical&gt;&lt;full-title&gt;Plant J&lt;/full-title&gt;&lt;/periodical&gt;&lt;pages&gt;575-88&lt;/pages&gt;&lt;volume&gt;60&lt;/volume&gt;&lt;number&gt;4&lt;/number&gt;&lt;keywords&gt;&lt;keyword&gt;Abscisic Acid/*pharmacology&lt;/keyword&gt;&lt;keyword&gt;Arabidopsis/enzymology/*genetics&lt;/keyword&gt;&lt;keyword&gt;Arabidopsis Proteins/genetics/*metabolism&lt;/keyword&gt;&lt;keyword&gt;Droughts&lt;/keyword&gt;&lt;keyword&gt;Gene Expression Regulation, Plant&lt;/keyword&gt;&lt;keyword&gt;Phosphoprotein Phosphatases/genetics/*metabolism&lt;/keyword&gt;&lt;keyword&gt;RNA, Plant/genetics&lt;/keyword&gt;&lt;keyword&gt;Recombinant Proteins/genetics/metabolism&lt;/keyword&gt;&lt;keyword&gt;Signal Transduction&lt;/keyword&gt;&lt;/keywords&gt;&lt;dates&gt;&lt;year&gt;2009&lt;/year&gt;&lt;pub-dates&gt;&lt;date&gt;Nov&lt;/date&gt;&lt;/pub-dates&gt;&lt;/dates&gt;&lt;isbn&gt;1365-313X (Electronic)&amp;#xD;0960-7412 (Linking)&lt;/isbn&gt;&lt;accession-num&gt;19624469&lt;/accession-num&gt;&lt;urls&gt;&lt;related-urls&gt;&lt;url&gt;https://www.ncbi.nlm.nih.gov/pubmed/19624469&lt;/url&gt;&lt;/related-urls&gt;&lt;/urls&gt;&lt;electronic-resource-num&gt;10.1111/j.1365-313X.2009.03981.x&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AR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NYTwvQXV0aG9yPjxZZWFyPjIwMDk8L1llYXI+PFJlY051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TwvQXV0aG9yPjxZZWFyPjIwMDk8L1llYXI+PFJlY051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5, 16, 7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AR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QYXJrPC9BdXRob3I+PFllYXI+MjAwOTwvWWVhcj48UmVj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XJrPC9BdXRob3I+PFllYXI+MjAwOTwvWWVhcj48UmVj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5, 1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AR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P2C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toni&lt;/Author&gt;&lt;Year&gt;2012&lt;/Year&gt;&lt;RecNum&gt;109&lt;/RecNum&gt;&lt;DisplayText&gt;[76]&lt;/DisplayText&gt;&lt;record&gt;&lt;rec-number&gt;109&lt;/rec-number&gt;&lt;foreign-keys&gt;&lt;key app="EN" db-id="5ea2aax9udaxwaez0dnp95ejp0w5dddfsr5f" timestamp="0"&gt;109&lt;/key&gt;&lt;/foreign-keys&gt;&lt;ref-type name="Journal Article"&gt;17&lt;/ref-type&gt;&lt;contributors&gt;&lt;authors&gt;&lt;author&gt;Antoni, R.&lt;/author&gt;&lt;author&gt;Gonzalez-Guzman, M.&lt;/author&gt;&lt;author&gt;Rodriguez, L.&lt;/author&gt;&lt;author&gt;Rodrigues, A.&lt;/author&gt;&lt;author&gt;Pizzio, G. A.&lt;/author&gt;&lt;author&gt;Rodriguez, P. L.&lt;/author&gt;&lt;/authors&gt;&lt;/contributors&gt;&lt;auth-address&gt;Instituto de Biologia Molecular y Celular de Plantas, Consejo Superior de Investigaciones Cientificas-Universidad Politecnica de Valencia, ES-46022 Valencia, Spain.&lt;/auth-address&gt;&lt;titles&gt;&lt;title&gt;Selective inhibition of clade A phosphatases type 2C by PYR/PYL/RCAR abscisic acid receptors&lt;/title&gt;&lt;secondary-title&gt;Plant Physiol&lt;/secondary-title&gt;&lt;/titles&gt;&lt;periodical&gt;&lt;full-title&gt;Plant Physiology&lt;/full-title&gt;&lt;abbr-1&gt;Plant Physiol&lt;/abbr-1&gt;&lt;/periodical&gt;&lt;pages&gt;970-80&lt;/pages&gt;&lt;volume&gt;158&lt;/volume&gt;&lt;number&gt;2&lt;/number&gt;&lt;edition&gt;2011/12/27&lt;/edition&gt;&lt;keywords&gt;&lt;keyword&gt;Abscisic Acid/*metabolism&lt;/keyword&gt;&lt;keyword&gt;Arabidopsis/enzymology/metabolism&lt;/keyword&gt;&lt;keyword&gt;Arabidopsis Proteins/genetics/metabolism&lt;/keyword&gt;&lt;keyword&gt;Phosphoprotein Phosphatases/*antagonists &amp;amp; inhibitors&lt;/keyword&gt;&lt;keyword&gt;Receptors, Cell Surface/genetics/*metabolism&lt;/keyword&gt;&lt;keyword&gt;Subcellular Fractions/enzymology/metabolism&lt;/keyword&gt;&lt;/keywords&gt;&lt;dates&gt;&lt;year&gt;2012&lt;/year&gt;&lt;pub-dates&gt;&lt;date&gt;Feb&lt;/date&gt;&lt;/pub-dates&gt;&lt;/dates&gt;&lt;isbn&gt;1532-2548 (Electronic)&amp;#xD;0032-0889 (Linking)&lt;/isbn&gt;&lt;accession-num&gt;22198272&lt;/accession-num&gt;&lt;urls&gt;&lt;related-urls&gt;&lt;url&gt;http://www.ncbi.nlm.nih.gov/entrez/query.fcgi?cmd=Retrieve&amp;amp;db=PubMed&amp;amp;dopt=Citation&amp;amp;list_uids=22198272&lt;/url&gt;&lt;/related-urls&gt;&lt;/urls&gt;&lt;custom2&gt;3271782&lt;/custom2&gt;&lt;electronic-resource-num&gt;10.1104/pp.111.18862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CN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YWl0bzwvQXV0aG9yPjxZZWFyPjIwMDg8L1llYXI+PFJl
Y051bT4yMzwvUmVjTnVtPjxEaXNwbGF5VGV4dD5bNzd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Wl0bzwvQXV0aG9yPjxZZWFyPjIwMDg8L1llYXI+PFJl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P1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MaTwvQXV0aG9yPjxZZWFyPjIwMTI8L1llYXI+PFJlY051
bT42NjwvUmVjTnVtPjxEaXNwbGF5VGV4dD5bNzhdPC9EaXNwbGF5VGV4dD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TI8L1llYXI+PFJlY051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P1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ZdTwvQXV0aG9yPjxZZWFyPjIwMTI8L1llYXI+PFJlY051
bT41NTwvUmVjTnVtPjxEaXNwbGF5VGV4dD5bNDN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TI8L1llYXI+PFJlY051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OUT</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hler&lt;/Author&gt;&lt;Year&gt;2003&lt;/Year&gt;&lt;RecNum&gt;274&lt;/RecNum&gt;&lt;DisplayText&gt;[79]&lt;/DisplayText&gt;&lt;record&gt;&lt;rec-number&gt;274&lt;/rec-number&gt;&lt;foreign-keys&gt;&lt;key app="EN" db-id="5ea2aax9udaxwaez0dnp95ejp0w5dddfsr5f" timestamp="0"&gt;274&lt;/key&gt;&lt;/foreign-keys&gt;&lt;ref-type name="Journal Article"&gt;17&lt;/ref-type&gt;&lt;contributors&gt;&lt;authors&gt;&lt;author&gt;Kohler, B.&lt;/author&gt;&lt;author&gt;Hills, A.&lt;/author&gt;&lt;author&gt;Blatt, M. R.&lt;/author&gt;&lt;/authors&gt;&lt;/contributors&gt;&lt;auth-address&gt;Laboratory of Plant Physiology and Biophysics, Institute of Biomedical and Life Sciences, University of Glasgow, Glasgow G12 8QQ, United Kingdom.&lt;/auth-address&gt;&lt;titles&gt;&lt;title&gt;Control of guard cell ion channels by hydrogen peroxide and abscisic acid indicates their action through alternate signaling pathways&lt;/title&gt;&lt;secondary-title&gt;Plant Physiol&lt;/secondary-title&gt;&lt;/titles&gt;&lt;periodical&gt;&lt;full-title&gt;Plant Physiology&lt;/full-title&gt;&lt;abbr-1&gt;Plant Physiol&lt;/abbr-1&gt;&lt;/periodical&gt;&lt;pages&gt;385-8&lt;/pages&gt;&lt;volume&gt;131&lt;/volume&gt;&lt;number&gt;2&lt;/number&gt;&lt;keywords&gt;&lt;keyword&gt;Abscisic Acid/*pharmacology&lt;/keyword&gt;&lt;keyword&gt;Calcium Channels/drug effects&lt;/keyword&gt;&lt;keyword&gt;Hydrogen Peroxide/*pharmacology&lt;/keyword&gt;&lt;keyword&gt;Ion Channels/*drug effects&lt;/keyword&gt;&lt;keyword&gt;Plant Epidermis/cytology/drug effects&lt;/keyword&gt;&lt;keyword&gt;Potassium Channels/drug effects&lt;/keyword&gt;&lt;keyword&gt;Reactive Oxygen Species/pharmacology&lt;/keyword&gt;&lt;keyword&gt;Signal Transduction/*drug effects&lt;/keyword&gt;&lt;/keywords&gt;&lt;dates&gt;&lt;year&gt;2003&lt;/year&gt;&lt;pub-dates&gt;&lt;date&gt;Feb&lt;/date&gt;&lt;/pub-dates&gt;&lt;/dates&gt;&lt;isbn&gt;0032-0889 (Print)&amp;#xD;0032-0889 (Linking)&lt;/isbn&gt;&lt;accession-num&gt;12586862&lt;/accession-num&gt;&lt;urls&gt;&lt;related-urls&gt;&lt;url&gt;http://www.ncbi.nlm.nih.gov/pubmed/12586862&lt;/url&gt;&lt;/related-urls&gt;&lt;/urls&gt;&lt;custom2&gt;1540280&lt;/custom2&gt;&lt;electronic-resource-num&gt;10.1104/pp.016014&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ATPas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04&lt;/Year&gt;&lt;RecNum&gt;276&lt;/RecNum&gt;&lt;DisplayText&gt;[80]&lt;/DisplayText&gt;&lt;record&gt;&lt;rec-number&gt;276&lt;/rec-number&gt;&lt;foreign-keys&gt;&lt;key app="EN" db-id="5ea2aax9udaxwaez0dnp95ejp0w5dddfsr5f" timestamp="0"&gt;276&lt;/key&gt;&lt;/foreign-keys&gt;&lt;ref-type name="Journal Article"&gt;17&lt;/ref-type&gt;&lt;contributors&gt;&lt;authors&gt;&lt;author&gt;Zhang, X.&lt;/author&gt;&lt;author&gt;Wang, H.&lt;/author&gt;&lt;author&gt;Takemiya, A.&lt;/author&gt;&lt;author&gt;Song, C. P.&lt;/author&gt;&lt;author&gt;Kinoshita, T.&lt;/author&gt;&lt;author&gt;Shimazaki, K.&lt;/author&gt;&lt;/authors&gt;&lt;/contributors&gt;&lt;auth-address&gt;Department of Biology, Faculty of Science, Kyushu University, Ropponmatsu, Fukuoka, Japan 810-8560.&lt;/auth-address&gt;&lt;titles&gt;&lt;title&gt;Inhibition of blue light-dependent H+ pumping by abscisic acid through hydrogen peroxide-induced dephosphorylation of the plasma membrane H+-ATPase in guard cell protoplasts&lt;/title&gt;&lt;secondary-title&gt;Plant Physiol&lt;/secondary-title&gt;&lt;/titles&gt;&lt;periodical&gt;&lt;full-title&gt;Plant Physiology&lt;/full-title&gt;&lt;abbr-1&gt;Plant Physiol&lt;/abbr-1&gt;&lt;/periodical&gt;&lt;pages&gt;4150-8&lt;/pages&gt;&lt;volume&gt;136&lt;/volume&gt;&lt;number&gt;4&lt;/number&gt;&lt;keywords&gt;&lt;keyword&gt;Abscisic Acid/*pharmacology&lt;/keyword&gt;&lt;keyword&gt;Cell Membrane/drug effects/*metabolism&lt;/keyword&gt;&lt;keyword&gt;Hydrogen Peroxide/*pharmacology&lt;/keyword&gt;&lt;keyword&gt;Light&lt;/keyword&gt;&lt;keyword&gt;Phosphorylation/drug effects&lt;/keyword&gt;&lt;keyword&gt;Plant Growth Regulators/*physiology&lt;/keyword&gt;&lt;keyword&gt;Plants/*metabolism/ultrastructure&lt;/keyword&gt;&lt;keyword&gt;Proton-Translocating ATPases/drug effects/*metabolism/radiation effects&lt;/keyword&gt;&lt;keyword&gt;Protons&lt;/keyword&gt;&lt;keyword&gt;Protoplasts/enzymology&lt;/keyword&gt;&lt;keyword&gt;Vicia faba/metabolism&lt;/keyword&gt;&lt;/keywords&gt;&lt;dates&gt;&lt;year&gt;2004&lt;/year&gt;&lt;pub-dates&gt;&lt;date&gt;Dec&lt;/date&gt;&lt;/pub-dates&gt;&lt;/dates&gt;&lt;isbn&gt;0032-0889 (Print)&amp;#xD;0032-0889 (Linking)&lt;/isbn&gt;&lt;accession-num&gt;15563626&lt;/accession-num&gt;&lt;urls&gt;&lt;related-urls&gt;&lt;url&gt;http://www.ncbi.nlm.nih.gov/pubmed/15563626&lt;/url&gt;&lt;/related-urls&gt;&lt;/urls&gt;&lt;custom2&gt;535845&lt;/custom2&gt;&lt;electronic-resource-num&gt;10.1104/pp.104.04657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HR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dWE8L0F1dGhvcj48WWVhcj4yMDEyPC9ZZWFyPjxSZWNO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inhard&lt;/Author&gt;&lt;Year&gt;2001&lt;/Year&gt;&lt;RecNum&gt;264&lt;/RecNum&gt;&lt;DisplayText&gt;[81]&lt;/DisplayText&gt;&lt;record&gt;&lt;rec-number&gt;264&lt;/rec-number&gt;&lt;foreign-keys&gt;&lt;key app="EN" db-id="5ea2aax9udaxwaez0dnp95ejp0w5dddfsr5f" timestamp="0"&gt;264&lt;/key&gt;&lt;/foreign-keys&gt;&lt;ref-type name="Journal Article"&gt;17&lt;/ref-type&gt;&lt;contributors&gt;&lt;authors&gt;&lt;author&gt;Meinhard, M.&lt;/author&gt;&lt;author&gt;Grill, E.&lt;/author&gt;&lt;/authors&gt;&lt;/contributors&gt;&lt;auth-address&gt;Lehrstuhl fur Botanik, Technische Universitat Munchen, Biologikum Weihenstephan, Am Hochanger 4, 85354, Freising, Germany.&lt;/auth-address&gt;&lt;titles&gt;&lt;title&gt;Hydrogen peroxide is a regulator of ABI1, a protein phosphatase 2C from Arabidopsis&lt;/title&gt;&lt;secondary-title&gt;FEBS Lett&lt;/secondary-title&gt;&lt;/titles&gt;&lt;pages&gt;443-6&lt;/pages&gt;&lt;volume&gt;508&lt;/volume&gt;&lt;number&gt;3&lt;/number&gt;&lt;keywords&gt;&lt;keyword&gt;Abscisic Acid/*metabolism&lt;/keyword&gt;&lt;keyword&gt;Arabidopsis/*enzymology&lt;/keyword&gt;&lt;keyword&gt;*Arabidopsis Proteins&lt;/keyword&gt;&lt;keyword&gt;Arsenicals/pharmacology&lt;/keyword&gt;&lt;keyword&gt;Cysteine/metabolism&lt;/keyword&gt;&lt;keyword&gt;Enzyme Inhibitors/pharmacology&lt;/keyword&gt;&lt;keyword&gt;Glutathione/metabolism&lt;/keyword&gt;&lt;keyword&gt;Hydrogen Peroxide/*metabolism/pharmacology&lt;/keyword&gt;&lt;keyword&gt;Kinetics&lt;/keyword&gt;&lt;keyword&gt;Methionine/metabolism&lt;/keyword&gt;&lt;keyword&gt;Oxidation-Reduction&lt;/keyword&gt;&lt;keyword&gt;Phosphoprotein Phosphatases/antagonists &amp;amp; inhibitors/isolation &amp;amp;&lt;/keyword&gt;&lt;keyword&gt;purification/*metabolism&lt;/keyword&gt;&lt;keyword&gt;Protein Phosphatase 2&lt;/keyword&gt;&lt;keyword&gt;*Saccharomyces cerevisiae Proteins&lt;/keyword&gt;&lt;keyword&gt;Signal Transduction&lt;/keyword&gt;&lt;/keywords&gt;&lt;dates&gt;&lt;year&gt;2001&lt;/year&gt;&lt;pub-dates&gt;&lt;date&gt;Nov 23&lt;/date&gt;&lt;/pub-dates&gt;&lt;/dates&gt;&lt;isbn&gt;0014-5793 (Print)&amp;#xD;0014-5793 (Linking)&lt;/isbn&gt;&lt;accession-num&gt;11728469&lt;/accession-num&gt;&lt;urls&gt;&lt;related-urls&gt;&lt;url&gt;http://www.ncbi.nlm.nih.gov/pubmed/11728469&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IA1/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ight&lt;/Author&gt;&lt;Year&gt;2006&lt;/Year&gt;&lt;RecNum&gt;83&lt;/RecNum&gt;&lt;DisplayText&gt;[82]&lt;/DisplayText&gt;&lt;record&gt;&lt;rec-number&gt;83&lt;/rec-number&gt;&lt;foreign-keys&gt;&lt;key app="EN" db-id="5ea2aax9udaxwaez0dnp95ejp0w5dddfsr5f" timestamp="0"&gt;83&lt;/key&gt;&lt;/foreign-keys&gt;&lt;ref-type name="Journal Article"&gt;17&lt;/ref-type&gt;&lt;contributors&gt;&lt;authors&gt;&lt;author&gt;Bright, J.&lt;/author&gt;&lt;author&gt;Desikan, R.&lt;/author&gt;&lt;author&gt;Hancock, J. T.&lt;/author&gt;&lt;author&gt;Weir, I. S.&lt;/author&gt;&lt;author&gt;Neill, S. J.&lt;/author&gt;&lt;/authors&gt;&lt;/contributors&gt;&lt;auth-address&gt;Centre for Research in Plant Science, Genomics Research Institute, University of the West of England, UWE, Bristol, Frenchay Campus, Coldharbour Lane, UK.&lt;/auth-address&gt;&lt;titles&gt;&lt;title&gt;ABA-induced NO generation and stomatal closure in Arabidopsis are dependent on H2O2 synthesis&lt;/title&gt;&lt;secondary-title&gt;Plant J&lt;/secondary-title&gt;&lt;/titles&gt;&lt;periodical&gt;&lt;full-title&gt;Plant J&lt;/full-title&gt;&lt;/periodical&gt;&lt;pages&gt;113-22&lt;/pages&gt;&lt;volume&gt;45&lt;/volume&gt;&lt;number&gt;1&lt;/number&gt;&lt;edition&gt;2005/12/22&lt;/edition&gt;&lt;keywords&gt;&lt;keyword&gt;Abscisic Acid/*metabolism&lt;/keyword&gt;&lt;keyword&gt;Arabidopsis/enzymology/*metabolism/physiology&lt;/keyword&gt;&lt;keyword&gt;Hydrogen Peroxide/*metabolism&lt;/keyword&gt;&lt;keyword&gt;Nitrate Reductase/metabolism&lt;/keyword&gt;&lt;keyword&gt;Nitric Oxide/*biosynthesis&lt;/keyword&gt;&lt;keyword&gt;Nitric Oxide Synthase/metabolism&lt;/keyword&gt;&lt;keyword&gt;Signal Transduction&lt;/keyword&gt;&lt;/keywords&gt;&lt;dates&gt;&lt;year&gt;2006&lt;/year&gt;&lt;pub-dates&gt;&lt;date&gt;Jan&lt;/date&gt;&lt;/pub-dates&gt;&lt;/dates&gt;&lt;isbn&gt;0960-7412 (Print)&amp;#xD;0960-7412 (Linking)&lt;/isbn&gt;&lt;accession-num&gt;16367958&lt;/accession-num&gt;&lt;urls&gt;&lt;related-urls&gt;&lt;url&gt;https://www.ncbi.nlm.nih.gov/pubmed/16367958&lt;/url&gt;&lt;/related-urls&gt;&lt;/urls&gt;&lt;electronic-resource-num&gt;10.1111/j.1365-313X.2005.02615.x&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8-nitro-cGM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 / PhytoS1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 /PhytoS1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MaTwvQXV0aG9yPjxZZWFyPjIwMDY8L1llYXI+PFJlY051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IwMDY8L1llYXI+PFJlY051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9, 66, 6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 / PhytoS1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GPA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Db3Vyc29sPC9BdXRob3I+PFllYXI+MjAwMzwvWWVhcj48
UmVjTnVtPjI4OTwvUmVjTnVtPjxEaXNwbGF5VGV4dD5bMTl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Vyc29sPC9BdXRob3I+PFllYXI+MjAwMzwvWWVhcj48
UmVjTnVtPjI4OTwvUmVjTnVtPjxEaXNwbGF5VGV4dD5bMTl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CAB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ctin Depolyme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aaGFvPC9BdXRob3I+PFllYXI+MjAxMTwvWWVhcj48UmVj
TnVtPjExMjwvUmVjTnVtPjxEaXNwbGF5VGV4dD5bODN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vPC9BdXRob3I+PFllYXI+MjAxMTwvWWVhcj48UmVj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IZWRyaWNoPC9BdXRob3I+PFllYXI+MjAxMjwvWWVhcj48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RyaWNoPC9BdXRob3I+PFllYXI+MjAxMjwvWWVhcj48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 8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epola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vchenko&lt;/Author&gt;&lt;Year&gt;2005&lt;/Year&gt;&lt;RecNum&gt;327&lt;/RecNum&gt;&lt;DisplayText&gt;[85]&lt;/DisplayText&gt;&lt;record&gt;&lt;rec-number&gt;327&lt;/rec-number&gt;&lt;foreign-keys&gt;&lt;key app="EN" db-id="5ea2aax9udaxwaez0dnp95ejp0w5dddfsr5f" timestamp="1480515021"&gt;327&lt;/key&gt;&lt;/foreign-keys&gt;&lt;ref-type name="Journal Article"&gt;17&lt;/ref-type&gt;&lt;contributors&gt;&lt;authors&gt;&lt;author&gt;Levchenko, V.&lt;/author&gt;&lt;author&gt;Konrad, K. R.&lt;/author&gt;&lt;author&gt;Dietrich, P.&lt;/author&gt;&lt;author&gt;Roelfsema, M. R.&lt;/author&gt;&lt;author&gt;Hedrich, R.&lt;/author&gt;&lt;/authors&gt;&lt;/contributors&gt;&lt;auth-address&gt;Department of Molecular Plant Physiology and Biophysics, Julius-von-Sachs Institute for Biosciences, Biocenter, Wurzburg University, Julius-von-Sachs-Platz 2, D97082 Wurzburg, Germany.&lt;/auth-address&gt;&lt;titles&gt;&lt;title&gt;Cytosolic abscisic acid activates guard cell anion channels without preceding Ca2+ signals&lt;/title&gt;&lt;secondary-title&gt;Proc Natl Acad Sci U S A&lt;/secondary-title&gt;&lt;/titles&gt;&lt;periodical&gt;&lt;full-title&gt;Proc Natl Acad Sci U S A&lt;/full-title&gt;&lt;/periodical&gt;&lt;pages&gt;4203-8&lt;/pages&gt;&lt;volume&gt;102&lt;/volume&gt;&lt;number&gt;11&lt;/number&gt;&lt;edition&gt;2005/03/09&lt;/edition&gt;&lt;keywords&gt;&lt;keyword&gt;Abscisic Acid/*metabolism&lt;/keyword&gt;&lt;keyword&gt;Anions/metabolism&lt;/keyword&gt;&lt;keyword&gt;Calcium/*metabolism&lt;/keyword&gt;&lt;keyword&gt;Calcium Signaling/*physiology&lt;/keyword&gt;&lt;keyword&gt;Cytosol/metabolism&lt;/keyword&gt;&lt;keyword&gt;Ion Channels/*metabolism&lt;/keyword&gt;&lt;keyword&gt;Patch-Clamp Techniques&lt;/keyword&gt;&lt;keyword&gt;Protoplasts/metabolism&lt;/keyword&gt;&lt;keyword&gt;Receptors, Cytoplasmic and Nuclear/metabolism&lt;/keyword&gt;&lt;keyword&gt;Vicia faba/*metabolism&lt;/keyword&gt;&lt;/keywords&gt;&lt;dates&gt;&lt;year&gt;2005&lt;/year&gt;&lt;pub-dates&gt;&lt;date&gt;Mar 15&lt;/date&gt;&lt;/pub-dates&gt;&lt;/dates&gt;&lt;isbn&gt;0027-8424 (Print)&amp;#xD;0027-8424 (Linking)&lt;/isbn&gt;&lt;accession-num&gt;15753314&lt;/accession-num&gt;&lt;urls&gt;&lt;related-urls&gt;&lt;url&gt;http://www.ncbi.nlm.nih.gov/pubmed/15753314&lt;/url&gt;&lt;/related-urls&gt;&lt;/urls&gt;&lt;custom2&gt;PMC554796&lt;/custom2&gt;&lt;electronic-resource-num&gt;10.1073/pnas.0500146102&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alat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NZXllcjwvQXV0aG9yPjxZZWFyPjIwMTA8L1llYXI+PFJl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XllcjwvQXV0aG9yPjxZZWFyPjIwMTA8L1llYXI+PFJl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2, 8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H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AnionEM</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xPC9ZZWFyPjxS
ZWNOdW0+MTYyPC9SZWNOdW0+PERpc3BsYXlUZXh0PlsyNCwgODR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IZWRyaWNoPC9BdXRob3I+PFll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xPC9ZZWFyPjxS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4, 8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PHK1/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phytoS1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11&lt;/Year&gt;&lt;RecNum&gt;43&lt;/RecNum&gt;&lt;DisplayText&gt;[63]&lt;/DisplayText&gt;&lt;record&gt;&lt;rec-number&gt;43&lt;/rec-number&gt;&lt;foreign-keys&gt;&lt;key app="EN" db-id="5ea2aax9udaxwaez0dnp95ejp0w5dddfsr5f" timestamp="0"&gt;43&lt;/key&gt;&lt;/foreign-keys&gt;&lt;ref-type name="Journal Article"&gt;17&lt;/ref-type&gt;&lt;contributors&gt;&lt;authors&gt;&lt;author&gt;Guo, L.&lt;/author&gt;&lt;author&gt;Mishra, G.&lt;/author&gt;&lt;author&gt;Taylor, K.&lt;/author&gt;&lt;author&gt;Wang, X.&lt;/author&gt;&lt;/authors&gt;&lt;/contributors&gt;&lt;auth-address&gt;Department of Biology, University of Missouri, St. Louis, Missouri 63121, USA.&lt;/auth-address&gt;&lt;titles&gt;&lt;title&gt;Phosphatidic acid binds and stimulates Arabidopsis sphingosine kinases&lt;/title&gt;&lt;secondary-title&gt;J Biol Chem&lt;/secondary-title&gt;&lt;/titles&gt;&lt;periodical&gt;&lt;full-title&gt;J Biol Chem&lt;/full-title&gt;&lt;/periodical&gt;&lt;pages&gt;13336-45&lt;/pages&gt;&lt;volume&gt;286&lt;/volume&gt;&lt;number&gt;15&lt;/number&gt;&lt;edition&gt;2011/02/19&lt;/edition&gt;&lt;keywords&gt;&lt;keyword&gt;Amino Acid Sequence&lt;/keyword&gt;&lt;keyword&gt;Arabidopsis/*enzymology/genetics&lt;/keyword&gt;&lt;keyword&gt;Arabidopsis Proteins/biosynthesis/*chemistry/genetics&lt;/keyword&gt;&lt;keyword&gt;Catalytic Domain&lt;/keyword&gt;&lt;keyword&gt;Gene Expression Regulation, Enzymologic/physiology&lt;/keyword&gt;&lt;keyword&gt;Gene Expression Regulation, Plant/physiology&lt;/keyword&gt;&lt;keyword&gt;Kinetics&lt;/keyword&gt;&lt;keyword&gt;Liposomes/*chemistry/metabolism&lt;/keyword&gt;&lt;keyword&gt;Molecular Sequence Data&lt;/keyword&gt;&lt;keyword&gt;Phosphatidic Acids/*chemistry/genetics/metabolism&lt;/keyword&gt;&lt;keyword&gt;Phosphotransferases (Alcohol Group Acceptor)/biosynthesis/*chemistry/genetics&lt;/keyword&gt;&lt;keyword&gt;Protein Binding&lt;/keyword&gt;&lt;keyword&gt;Signal Transduction/physiology&lt;/keyword&gt;&lt;keyword&gt;Surface Plasmon Resonance/methods&lt;/keyword&gt;&lt;/keywords&gt;&lt;dates&gt;&lt;year&gt;2011&lt;/year&gt;&lt;pub-dates&gt;&lt;date&gt;Apr 15&lt;/date&gt;&lt;/pub-dates&gt;&lt;/dates&gt;&lt;isbn&gt;1083-351X (Electronic)&amp;#xD;0021-9258 (Linking)&lt;/isbn&gt;&lt;accession-num&gt;21330371&lt;/accession-num&gt;&lt;urls&gt;&lt;related-urls&gt;&lt;url&gt;https://www.ncbi.nlm.nih.gov/pubmed/21330371&lt;/url&gt;&lt;/related-urls&gt;&lt;/urls&gt;&lt;custom2&gt;PMC3075680&lt;/custom2&gt;&lt;electronic-resource-num&gt;10.1074/jbc.M110.190892&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TCT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icrotubule Depolymeriz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LaW08L0F1dGhvcj48WWVhcj4yMDEyPC9ZZWFyPjxSZWNO
dW0+MTQyPC9SZWNOdW0+PERpc3BsYXlUZXh0PlszN1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08L0F1dGhvcj48WWVhcj4yMDEyPC9ZZWFyPjxSZWNO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w:t>
            </w:r>
            <w:proofErr w:type="spellStart"/>
            <w:r w:rsidRPr="00DD642C">
              <w:rPr>
                <w:rFonts w:ascii="Times New Roman" w:hAnsi="Times New Roman" w:cs="Times New Roman"/>
                <w:sz w:val="24"/>
                <w:szCs w:val="24"/>
              </w:rPr>
              <w:t>PPase</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acuolar Acidific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acuolar Acidific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acuolar Acidification</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EV</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rd&lt;/Author&gt;&lt;Year&gt;1994&lt;/Year&gt;&lt;RecNum&gt;271&lt;/RecNum&gt;&lt;DisplayText&gt;[32]&lt;/DisplayText&gt;&lt;record&gt;&lt;rec-number&gt;271&lt;/rec-number&gt;&lt;foreign-keys&gt;&lt;key app="EN" db-id="5ea2aax9udaxwaez0dnp95ejp0w5dddfsr5f" timestamp="0"&gt;271&lt;/key&gt;&lt;/foreign-keys&gt;&lt;ref-type name="Journal Article"&gt;17&lt;/ref-type&gt;&lt;contributors&gt;&lt;authors&gt;&lt;author&gt;Ward, J. M.&lt;/author&gt;&lt;author&gt;Schroeder, J. I.&lt;/author&gt;&lt;/authors&gt;&lt;/contributors&gt;&lt;auth-address&gt;Department of Biology and Center for Molecular Genetics, University of California, San Diego, La Jolla, California 92093-0116.&lt;/auth-address&gt;&lt;titles&gt;&lt;title&gt;Calcium-Activated K+ Channels and Calcium-Induced Calcium Release by Slow Vacuolar Ion Channels in Guard Cell Vacuoles Implicated in the Control of Stomatal Closure&lt;/title&gt;&lt;secondary-title&gt;Plant Cell&lt;/secondary-title&gt;&lt;/titles&gt;&lt;periodical&gt;&lt;full-title&gt;Plant Cell&lt;/full-title&gt;&lt;/periodical&gt;&lt;pages&gt;669-683&lt;/pages&gt;&lt;volume&gt;6&lt;/volume&gt;&lt;number&gt;5&lt;/number&gt;&lt;dates&gt;&lt;year&gt;1994&lt;/year&gt;&lt;pub-dates&gt;&lt;date&gt;May&lt;/date&gt;&lt;/pub-dates&gt;&lt;/dates&gt;&lt;isbn&gt;1532-298X (Electronic)&amp;#xD;1040-4651 (Linking)&lt;/isbn&gt;&lt;accession-num&gt;12244253&lt;/accession-num&gt;&lt;urls&gt;&lt;related-urls&gt;&lt;url&gt;http://www.ncbi.nlm.nih.gov/pubmed/12244253&lt;/url&gt;&lt;/related-urls&gt;&lt;/urls&gt;&lt;custom2&gt;160467&lt;/custom2&gt;&lt;electronic-resource-num&gt;10.1105/tpc.6.5.669&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3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cADPR</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IS</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dXNlPC9BdXRob3I+PFllYXI+MTk5OTwvWWVhcj48UmVj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NlPC9BdXRob3I+PFllYXI+MTk5OTwvWWVhcj48UmVj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6, 8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GMP</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8-nitro-cGM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b3Vkb2k8L0F1dGhvcj48WWVhcj4yMDEzPC9ZZWFyPjxS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sidRPr="00DD642C">
              <w:rPr>
                <w:rFonts w:ascii="Times New Roman" w:hAnsi="Times New Roman" w:cs="Times New Roman"/>
                <w:noProof/>
                <w:sz w:val="24"/>
                <w:szCs w:val="24"/>
              </w:rPr>
              <w:t>[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vertAlign w:val="subscript"/>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KOUT</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edema&lt;/Author&gt;&lt;Year&gt;1996&lt;/Year&gt;&lt;RecNum&gt;273&lt;/RecNum&gt;&lt;DisplayText&gt;[88]&lt;/DisplayText&gt;&lt;record&gt;&lt;rec-number&gt;273&lt;/rec-number&gt;&lt;foreign-keys&gt;&lt;key app="EN" db-id="5ea2aax9udaxwaez0dnp95ejp0w5dddfsr5f" timestamp="0"&gt;273&lt;/key&gt;&lt;/foreign-keys&gt;&lt;ref-type name="Journal Article"&gt;17&lt;/ref-type&gt;&lt;contributors&gt;&lt;authors&gt;&lt;author&gt;Miedema, H.&lt;/author&gt;&lt;author&gt;Assmann, S. M.&lt;/author&gt;&lt;/authors&gt;&lt;/contributors&gt;&lt;auth-address&gt;Biology Department, The Pennsylvania State University, 208 Mueller Laboratory, University Park, PA 16802, USA.&lt;/auth-address&gt;&lt;titles&gt;&lt;title&gt;A membrane-delimited effect of internal pH on the K+ outward rectifier of Vicia faba guard cells&lt;/title&gt;&lt;secondary-title&gt;J Membr Biol&lt;/secondary-title&gt;&lt;/titles&gt;&lt;pages&gt;227-37&lt;/pages&gt;&lt;volume&gt;154&lt;/volume&gt;&lt;number&gt;3&lt;/number&gt;&lt;keywords&gt;&lt;keyword&gt;Calcium/pharmacology&lt;/keyword&gt;&lt;keyword&gt;Fabaceae/*metabolism&lt;/keyword&gt;&lt;keyword&gt;*Hydrogen-Ion Concentration&lt;/keyword&gt;&lt;keyword&gt;Intracellular Fluid/*metabolism&lt;/keyword&gt;&lt;keyword&gt;*Ion Channel Gating&lt;/keyword&gt;&lt;keyword&gt;Patch-Clamp Techniques&lt;/keyword&gt;&lt;keyword&gt;Plant Leaves/*cytology/metabolism&lt;/keyword&gt;&lt;keyword&gt;Plant Proteins/*physiology&lt;/keyword&gt;&lt;keyword&gt;*Plants, Medicinal&lt;/keyword&gt;&lt;keyword&gt;Potassium/*metabolism&lt;/keyword&gt;&lt;keyword&gt;Potassium Channels/*physiology&lt;/keyword&gt;&lt;keyword&gt;Protoplasts/chemistry/drug effects/metabolism&lt;/keyword&gt;&lt;keyword&gt;Signal Transduction/physiology&lt;/keyword&gt;&lt;/keywords&gt;&lt;dates&gt;&lt;year&gt;1996&lt;/year&gt;&lt;pub-dates&gt;&lt;date&gt;Dec&lt;/date&gt;&lt;/pub-dates&gt;&lt;/dates&gt;&lt;isbn&gt;0022-2631 (Print)&amp;#xD;0022-2631 (Linking)&lt;/isbn&gt;&lt;accession-num&gt;8952952&lt;/accession-num&gt;&lt;urls&gt;&lt;related-urls&gt;&lt;url&gt;http://www.ncbi.nlm.nih.gov/pubmed/8952952&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 xml:space="preserve"> ATPas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o&lt;/Author&gt;&lt;Year&gt;1999&lt;/Year&gt;&lt;RecNum&gt;301&lt;/RecNum&gt;&lt;DisplayText&gt;[89]&lt;/DisplayText&gt;&lt;record&gt;&lt;rec-number&gt;301&lt;/rec-number&gt;&lt;foreign-keys&gt;&lt;key app="EN" db-id="5ea2aax9udaxwaez0dnp95ejp0w5dddfsr5f" timestamp="0"&gt;301&lt;/key&gt;&lt;/foreign-keys&gt;&lt;ref-type name="Journal Article"&gt;17&lt;/ref-type&gt;&lt;contributors&gt;&lt;authors&gt;&lt;author&gt;Luo, H.&lt;/author&gt;&lt;author&gt;Morsomme, P.&lt;/author&gt;&lt;author&gt;Boutry, M.&lt;/author&gt;&lt;/authors&gt;&lt;/contributors&gt;&lt;auth-address&gt;Unite de Biochimie Physiologique, Universite Catholique de Louvain, Place Croix du Sud 2-20, B-1348 Louvain-la-Neuve, Belgium.&lt;/auth-address&gt;&lt;titles&gt;&lt;title&gt;The two major types of plant plasma membrane H+-ATPases show different enzymatic properties and confer differential pH sensitivity of yeast growth&lt;/title&gt;&lt;secondary-title&gt;Plant Physiol&lt;/secondary-title&gt;&lt;/titles&gt;&lt;periodical&gt;&lt;full-title&gt;Plant Physiology&lt;/full-title&gt;&lt;abbr-1&gt;Plant Physiol&lt;/abbr-1&gt;&lt;/periodical&gt;&lt;pages&gt;627-34&lt;/pages&gt;&lt;volume&gt;119&lt;/volume&gt;&lt;number&gt;2&lt;/number&gt;&lt;keywords&gt;&lt;keyword&gt;Base Sequence&lt;/keyword&gt;&lt;keyword&gt;Cell Membrane/enzymology&lt;/keyword&gt;&lt;keyword&gt;DNA, Complementary/genetics&lt;/keyword&gt;&lt;keyword&gt;DNA, Plant/genetics&lt;/keyword&gt;&lt;keyword&gt;Fungal Proteins/genetics/*metabolism&lt;/keyword&gt;&lt;keyword&gt;Gene Expression&lt;/keyword&gt;&lt;keyword&gt;Genes, Plant&lt;/keyword&gt;&lt;keyword&gt;Hydrogen-Ion Concentration&lt;/keyword&gt;&lt;keyword&gt;Mutation&lt;/keyword&gt;&lt;keyword&gt;*Plants, Toxic&lt;/keyword&gt;&lt;keyword&gt;Proton-Translocating ATPases/genetics/*metabolism&lt;/keyword&gt;&lt;keyword&gt;Saccharomyces cerevisiae/*enzymology/genetics/growth &amp;amp; development&lt;/keyword&gt;&lt;keyword&gt;*Saccharomyces cerevisiae Proteins&lt;/keyword&gt;&lt;keyword&gt;Tobacco/*enzymology/genetics&lt;/keyword&gt;&lt;/keywords&gt;&lt;dates&gt;&lt;year&gt;1999&lt;/year&gt;&lt;pub-dates&gt;&lt;date&gt;Feb&lt;/date&gt;&lt;/pub-dates&gt;&lt;/dates&gt;&lt;isbn&gt;0032-0889 (Print)&amp;#xD;0032-0889 (Linking)&lt;/isbn&gt;&lt;accession-num&gt;9952459&lt;/accession-num&gt;&lt;urls&gt;&lt;related-urls&gt;&lt;url&gt;http://www.ncbi.nlm.nih.gov/pubmed/9952459&lt;/url&gt;&lt;/related-urls&gt;&lt;/urls&gt;&lt;custom2&gt;32140&lt;/custom2&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BOH</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dWhpdGE8L0F1dGhvcj48WWVhcj4yMDA0PC9ZZWFyPjxS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WhpdGE8L0F1dGhvcj48WWVhcj4yMDA0PC9ZZWFyPjxS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6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XYW5nPC9BdXRob3I+PFllYXI+MjAwMTwvWWVhcj48UmVj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wMTwvWWVhcj48UmVj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0]</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H</w:t>
            </w:r>
            <w:r w:rsidRPr="00DD642C">
              <w:rPr>
                <w:rFonts w:ascii="Times New Roman" w:hAnsi="Times New Roman" w:cs="Times New Roman"/>
                <w:sz w:val="24"/>
                <w:szCs w:val="24"/>
                <w:vertAlign w:val="subscript"/>
              </w:rPr>
              <w:t>c</w:t>
            </w:r>
            <w:proofErr w:type="spellEnd"/>
            <w:r w:rsidRPr="00DD642C">
              <w:rPr>
                <w:rFonts w:ascii="Times New Roman" w:hAnsi="Times New Roman" w:cs="Times New Roman"/>
                <w:sz w:val="24"/>
                <w:szCs w:val="24"/>
              </w:rPr>
              <w:t xml:space="preserve"> </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ube&lt;/Author&gt;&lt;Year&gt;1998&lt;/Year&gt;&lt;RecNum&gt;286&lt;/RecNum&gt;&lt;DisplayText&gt;[91]&lt;/DisplayText&gt;&lt;record&gt;&lt;rec-number&gt;286&lt;/rec-number&gt;&lt;foreign-keys&gt;&lt;key app="EN" db-id="5ea2aax9udaxwaez0dnp95ejp0w5dddfsr5f" timestamp="0"&gt;286&lt;/key&gt;&lt;/foreign-keys&gt;&lt;ref-type name="Journal Article"&gt;17&lt;/ref-type&gt;&lt;contributors&gt;&lt;authors&gt;&lt;author&gt;Leube, M. P.&lt;/author&gt;&lt;author&gt;Grill, E.&lt;/author&gt;&lt;author&gt;Amrhein, N.&lt;/author&gt;&lt;/authors&gt;&lt;/contributors&gt;&lt;auth-address&gt;Institut fur Pflanzenwissenschaften, Eidgenossische Technische Hochschule Zurich, Switzerland.&lt;/auth-address&gt;&lt;titles&gt;&lt;title&gt;ABI1 of Arabidopsis is a protein serine/threonine phosphatase highly regulated by the proton and magnesium ion concentration&lt;/title&gt;&lt;secondary-title&gt;FEBS Lett&lt;/secondary-title&gt;&lt;/titles&gt;&lt;pages&gt;100-4&lt;/pages&gt;&lt;volume&gt;424&lt;/volume&gt;&lt;number&gt;1-2&lt;/number&gt;&lt;edition&gt;1998/04/16&lt;/edition&gt;&lt;keywords&gt;&lt;keyword&gt;Arabidopsis/enzymology&lt;/keyword&gt;&lt;keyword&gt;*Arabidopsis Proteins&lt;/keyword&gt;&lt;keyword&gt;Dose-Response Relationship, Drug&lt;/keyword&gt;&lt;keyword&gt;Hydrogen-Ion Concentration&lt;/keyword&gt;&lt;keyword&gt;Magnesium/pharmacology&lt;/keyword&gt;&lt;keyword&gt;Phosphoprotein Phosphatases/*drug effects/*isolation &amp;amp; purification/metabolism&lt;/keyword&gt;&lt;keyword&gt;Plant Proteins/*isolation &amp;amp; purification/metabolism&lt;/keyword&gt;&lt;keyword&gt;Protons&lt;/keyword&gt;&lt;keyword&gt;Serine/metabolism&lt;/keyword&gt;&lt;keyword&gt;Threonine/metabolism&lt;/keyword&gt;&lt;/keywords&gt;&lt;dates&gt;&lt;year&gt;1998&lt;/year&gt;&lt;pub-dates&gt;&lt;date&gt;Mar 6&lt;/date&gt;&lt;/pub-dates&gt;&lt;/dates&gt;&lt;isbn&gt;0014-5793 (Print)&amp;#xD;0014-5793 (Linking)&lt;/isbn&gt;&lt;accession-num&gt;9537523&lt;/accession-num&gt;&lt;urls&gt;&lt;related-urls&gt;&lt;url&gt;http://www.ncbi.nlm.nih.gov/pubmed/9537523&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HAB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TcmlkaGFyYW11cnRoeTwvQXV0aG9yPjxZZWFyPjIwMTQ8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cmlkaGFyYW11cnRoeTwvQXV0aG9yPjxZZWFyPjIwMTQ8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2]</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lastRenderedPageBreak/>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P2C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vertAlign w:val="subscript"/>
              </w:rPr>
            </w:pPr>
            <w:r w:rsidRPr="00DD642C">
              <w:rPr>
                <w:rFonts w:ascii="Times New Roman" w:hAnsi="Times New Roman" w:cs="Times New Roman"/>
                <w:sz w:val="24"/>
                <w:szCs w:val="24"/>
              </w:rPr>
              <w:t>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vertAlign w:val="subscript"/>
              </w:rPr>
              <w:t>c</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ATPas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lt;/Author&gt;&lt;Year&gt;2012&lt;/Year&gt;&lt;RecNum&gt;284&lt;/RecNum&gt;&lt;DisplayText&gt;[93]&lt;/DisplayText&gt;&lt;record&gt;&lt;rec-number&gt;284&lt;/rec-number&gt;&lt;foreign-keys&gt;&lt;key app="EN" db-id="5ea2aax9udaxwaez0dnp95ejp0w5dddfsr5f" timestamp="0"&gt;284&lt;/key&gt;&lt;/foreign-keys&gt;&lt;ref-type name="Journal Article"&gt;17&lt;/ref-type&gt;&lt;contributors&gt;&lt;authors&gt;&lt;author&gt;Tang, R. J.&lt;/author&gt;&lt;author&gt;Liu, H.&lt;/author&gt;&lt;author&gt;Yang, Y.&lt;/author&gt;&lt;author&gt;Yang, L.&lt;/author&gt;&lt;author&gt;Gao, X. S.&lt;/author&gt;&lt;author&gt;Garcia, V. J.&lt;/author&gt;&lt;author&gt;Luan, S.&lt;/author&gt;&lt;author&gt;Zhang, H. X.&lt;/author&gt;&lt;/authors&gt;&lt;/contributors&gt;&lt;auth-address&gt;National Key Laboratory of Plant Molecular Genetics, Institute of Plant Physiology and Ecology, Shanghai Institutes for Biological Sciences, Chinese Academy of Sciences, Shanghai 200032, China.&lt;/auth-address&gt;&lt;titles&gt;&lt;title&gt;Tonoplast calcium sensors CBL2 and CBL3 control plant growth and ion homeostasis through regulating V-ATPase activity in Arabidopsis&lt;/title&gt;&lt;secondary-title&gt;Cell Res&lt;/secondary-title&gt;&lt;/titles&gt;&lt;pages&gt;1650-65&lt;/pages&gt;&lt;volume&gt;22&lt;/volume&gt;&lt;number&gt;12&lt;/number&gt;&lt;keywords&gt;&lt;keyword&gt;Arabidopsis/enzymology/growth &amp;amp; development/*metabolism&lt;/keyword&gt;&lt;keyword&gt;Arabidopsis Proteins/genetics/*metabolism&lt;/keyword&gt;&lt;keyword&gt;Calcium/*metabolism&lt;/keyword&gt;&lt;keyword&gt;Calcium-Binding Proteins/genetics/*metabolism&lt;/keyword&gt;&lt;keyword&gt;Gene Expression Regulation, Plant&lt;/keyword&gt;&lt;keyword&gt;Hydrogen-Ion Concentration&lt;/keyword&gt;&lt;keyword&gt;Mutation&lt;/keyword&gt;&lt;keyword&gt;Plant Leaves/metabolism&lt;/keyword&gt;&lt;keyword&gt;Plant Roots/metabolism&lt;/keyword&gt;&lt;keyword&gt;Vacuolar Proton-Translocating ATPases/*metabolism&lt;/keyword&gt;&lt;/keywords&gt;&lt;dates&gt;&lt;year&gt;2012&lt;/year&gt;&lt;pub-dates&gt;&lt;date&gt;Dec&lt;/date&gt;&lt;/pub-dates&gt;&lt;/dates&gt;&lt;isbn&gt;1748-7838 (Electronic)&amp;#xD;1001-0602 (Linking)&lt;/isbn&gt;&lt;accession-num&gt;23184060&lt;/accession-num&gt;&lt;urls&gt;&lt;related-urls&gt;&lt;url&gt;http://www.ncbi.nlm.nih.gov/pubmed/23184060&lt;/url&gt;&lt;/related-urls&gt;&lt;/urls&gt;&lt;custom2&gt;3515760&lt;/custom2&gt;&lt;electronic-resource-num&gt;10.1038/cr.2012.16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3]</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w:t>
            </w:r>
            <w:proofErr w:type="spellStart"/>
            <w:r w:rsidRPr="00DD642C">
              <w:rPr>
                <w:rFonts w:ascii="Times New Roman" w:hAnsi="Times New Roman" w:cs="Times New Roman"/>
                <w:sz w:val="24"/>
                <w:szCs w:val="24"/>
              </w:rPr>
              <w:t>ATPAse</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Vacuolar Acidification</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s8L0F1dGhvcj48WWVhcj4yMDEzPC9ZZWFyPjxSZWNO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inhard&lt;/Author&gt;&lt;Year&gt;2002&lt;/Year&gt;&lt;RecNum&gt;285&lt;/RecNum&gt;&lt;DisplayText&gt;[94]&lt;/DisplayText&gt;&lt;record&gt;&lt;rec-number&gt;285&lt;/rec-number&gt;&lt;foreign-keys&gt;&lt;key app="EN" db-id="5ea2aax9udaxwaez0dnp95ejp0w5dddfsr5f" timestamp="0"&gt;285&lt;/key&gt;&lt;/foreign-keys&gt;&lt;ref-type name="Journal Article"&gt;17&lt;/ref-type&gt;&lt;contributors&gt;&lt;authors&gt;&lt;author&gt;Meinhard, M.&lt;/author&gt;&lt;author&gt;Rodriguez, P. L.&lt;/author&gt;&lt;author&gt;Grill, E.&lt;/author&gt;&lt;/authors&gt;&lt;/contributors&gt;&lt;auth-address&gt;Lehrstuhl fur Botanik, Technische Universitat Munchen, Biologikum Weihenstephan, Am Hochanger 4, 85354 Freising, Germany.&lt;/auth-address&gt;&lt;titles&gt;&lt;title&gt;The sensitivity of ABI2 to hydrogen peroxide links the abscisic acid-response regulator to redox signalling&lt;/title&gt;&lt;secondary-title&gt;Planta&lt;/secondary-title&gt;&lt;/titles&gt;&lt;periodical&gt;&lt;full-title&gt;Planta&lt;/full-title&gt;&lt;abbr-1&gt;Planta&lt;/abbr-1&gt;&lt;/periodical&gt;&lt;pages&gt;775-82&lt;/pages&gt;&lt;volume&gt;214&lt;/volume&gt;&lt;number&gt;5&lt;/number&gt;&lt;keywords&gt;&lt;keyword&gt;Abscisic Acid/*metabolism&lt;/keyword&gt;&lt;keyword&gt;Arabidopsis/*enzymology&lt;/keyword&gt;&lt;keyword&gt;Arabidopsis Proteins/drug effects/isolation &amp;amp; purification/metabolism&lt;/keyword&gt;&lt;keyword&gt;Arsenicals/pharmacology&lt;/keyword&gt;&lt;keyword&gt;Fatty Acids, Nonesterified/pharmacology&lt;/keyword&gt;&lt;keyword&gt;Glutathione/pharmacology&lt;/keyword&gt;&lt;keyword&gt;Hydrogen Peroxide/*pharmacology&lt;/keyword&gt;&lt;keyword&gt;Hydrogen-Ion Concentration&lt;/keyword&gt;&lt;keyword&gt;Magnesium/pharmacology&lt;/keyword&gt;&lt;keyword&gt;Manganese/pharmacology&lt;/keyword&gt;&lt;keyword&gt;Oxidation-Reduction&lt;/keyword&gt;&lt;keyword&gt;Phosphoprotein Phosphatases/*drug effects/isolation &amp;amp; purification/metabolism&lt;/keyword&gt;&lt;keyword&gt;Signal Transduction/drug effects/*physiology&lt;/keyword&gt;&lt;/keywords&gt;&lt;dates&gt;&lt;year&gt;2002&lt;/year&gt;&lt;pub-dates&gt;&lt;date&gt;Mar&lt;/date&gt;&lt;/pub-dates&gt;&lt;/dates&gt;&lt;isbn&gt;0032-0935 (Print)&amp;#xD;0032-0935 (Linking)&lt;/isbn&gt;&lt;accession-num&gt;11882947&lt;/accession-num&gt;&lt;urls&gt;&lt;related-urls&gt;&lt;url&gt;http://www.ncbi.nlm.nih.gov/pubmed/11882947&lt;/url&gt;&lt;/related-urls&gt;&lt;/urls&gt;&lt;electronic-resource-num&gt;10.1007/s00425-001-0675-3&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3</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sP6</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ss&lt;/Author&gt;&lt;Year&gt;2012&lt;/Year&gt;&lt;RecNum&gt;259&lt;/RecNum&gt;&lt;DisplayText&gt;[95]&lt;/DisplayText&gt;&lt;record&gt;&lt;rec-number&gt;259&lt;/rec-number&gt;&lt;foreign-keys&gt;&lt;key app="EN" db-id="5ea2aax9udaxwaez0dnp95ejp0w5dddfsr5f" timestamp="0"&gt;259&lt;/key&gt;&lt;/foreign-keys&gt;&lt;ref-type name="Journal Article"&gt;17&lt;/ref-type&gt;&lt;contributors&gt;&lt;authors&gt;&lt;author&gt;Boss, W. F.&lt;/author&gt;&lt;author&gt;Im, Y. J.&lt;/author&gt;&lt;/authors&gt;&lt;/contributors&gt;&lt;auth-address&gt;Department of Plant Biology, North Carolina State University, Raleigh, NC 27695-7649, USA. wendy_boss@ncsu.edu&lt;/auth-address&gt;&lt;titles&gt;&lt;title&gt;Phosphoinositide signaling&lt;/title&gt;&lt;secondary-title&gt;Annu Rev Plant Biol&lt;/secondary-title&gt;&lt;/titles&gt;&lt;periodical&gt;&lt;full-title&gt;Annu Rev Plant Biol&lt;/full-title&gt;&lt;/periodical&gt;&lt;pages&gt;409-29&lt;/pages&gt;&lt;volume&gt;63&lt;/volume&gt;&lt;edition&gt;2012/03/13&lt;/edition&gt;&lt;keywords&gt;&lt;keyword&gt;Cell Nucleus/metabolism&lt;/keyword&gt;&lt;keyword&gt;Humans&lt;/keyword&gt;&lt;keyword&gt;Light&lt;/keyword&gt;&lt;keyword&gt;Phosphatidylinositol Phosphates/metabolism&lt;/keyword&gt;&lt;keyword&gt;Phosphatidylinositols/biosynthesis/*metabolism&lt;/keyword&gt;&lt;keyword&gt;Phosphorylation&lt;/keyword&gt;&lt;keyword&gt;Plant Development/*physiology&lt;/keyword&gt;&lt;keyword&gt;Signal Transduction/*physiology&lt;/keyword&gt;&lt;/keywords&gt;&lt;dates&gt;&lt;year&gt;2012&lt;/year&gt;&lt;/dates&gt;&lt;isbn&gt;1545-2123 (Electronic)&amp;#xD;1543-5008 (Linking)&lt;/isbn&gt;&lt;accession-num&gt;22404474&lt;/accession-num&gt;&lt;urls&gt;&lt;related-urls&gt;&lt;url&gt;http://www.ncbi.nlm.nih.gov/pubmed/22404474&lt;/url&gt;&lt;/related-urls&gt;&lt;/urls&gt;&lt;electronic-resource-num&gt;10.1146/annurev-arplant-042110-103840&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5]</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S</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PLDδ</w:t>
            </w:r>
            <w:proofErr w:type="spellEnd"/>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ferred</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o&lt;/Author&gt;&lt;Year&gt;2012&lt;/Year&gt;&lt;RecNum&gt;75&lt;/RecNum&gt;&lt;DisplayText&gt;[41]&lt;/DisplayText&gt;&lt;record&gt;&lt;rec-number&gt;75&lt;/rec-number&gt;&lt;foreign-keys&gt;&lt;key app="EN" db-id="5ea2aax9udaxwaez0dnp95ejp0w5dddfsr5f" timestamp="0"&gt;75&lt;/key&gt;&lt;/foreign-keys&gt;&lt;ref-type name="Journal Article"&gt;17&lt;/ref-type&gt;&lt;contributors&gt;&lt;authors&gt;&lt;author&gt;Guo, L.&lt;/author&gt;&lt;author&gt;Devaiah, S. P.&lt;/author&gt;&lt;author&gt;Narasimhan, R.&lt;/author&gt;&lt;author&gt;Pan, X.&lt;/author&gt;&lt;author&gt;Zhang, Y.&lt;/author&gt;&lt;author&gt;Zhang, W.&lt;/author&gt;&lt;author&gt;Wang, X.&lt;/author&gt;&lt;/authors&gt;&lt;/contributors&gt;&lt;auth-address&gt;Department of Biology, University of Missouri, St. Louis, Missouri 63121, USA.&lt;/auth-address&gt;&lt;titles&gt;&lt;title&gt;Cytosolic glyceraldehyde-3-phosphate dehydrogenases interact with phospholipase Ddelta to transduce hydrogen peroxide signals in the Arabidopsis response to stress&lt;/title&gt;&lt;secondary-title&gt;Plant Cell&lt;/secondary-title&gt;&lt;/titles&gt;&lt;periodical&gt;&lt;full-title&gt;Plant Cell&lt;/full-title&gt;&lt;/periodical&gt;&lt;pages&gt;2200-12&lt;/pages&gt;&lt;volume&gt;24&lt;/volume&gt;&lt;number&gt;5&lt;/number&gt;&lt;edition&gt;2012/05/17&lt;/edition&gt;&lt;keywords&gt;&lt;keyword&gt;Arabidopsis/drug effects/*enzymology/genetics/*metabolism&lt;/keyword&gt;&lt;keyword&gt;Cytosol/drug effects/*enzymology/metabolism&lt;/keyword&gt;&lt;keyword&gt;Gene Expression Regulation, Plant/drug effects/genetics&lt;/keyword&gt;&lt;keyword&gt;Glyceraldehyde-3-Phosphate Dehydrogenases/genetics/*metabolism&lt;/keyword&gt;&lt;keyword&gt;Hydrogen Peroxide/*pharmacology&lt;/keyword&gt;&lt;keyword&gt;Phospholipase D/genetics/*metabolism&lt;/keyword&gt;&lt;keyword&gt;Plants, Genetically Modified/drug effects/enzymology/genetics/metabolism&lt;/keyword&gt;&lt;keyword&gt;Protein Binding&lt;/keyword&gt;&lt;/keywords&gt;&lt;dates&gt;&lt;year&gt;2012&lt;/year&gt;&lt;pub-dates&gt;&lt;date&gt;May&lt;/date&gt;&lt;/pub-dates&gt;&lt;/dates&gt;&lt;isbn&gt;1532-298X (Electronic)&amp;#xD;1040-4651 (Linking)&lt;/isbn&gt;&lt;accession-num&gt;22589465&lt;/accession-num&gt;&lt;urls&gt;&lt;related-urls&gt;&lt;url&gt;https://www.ncbi.nlm.nih.gov/pubmed/22589465&lt;/url&gt;&lt;/related-urls&gt;&lt;/urls&gt;&lt;custom2&gt;PMC3442596&lt;/custom2&gt;&lt;electronic-resource-num&gt;10.1105/tpc.111.094946&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4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AGK</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nnik&lt;/Author&gt;&lt;Year&gt;1998&lt;/Year&gt;&lt;RecNum&gt;270&lt;/RecNum&gt;&lt;DisplayText&gt;[96]&lt;/DisplayText&gt;&lt;record&gt;&lt;rec-number&gt;270&lt;/rec-number&gt;&lt;foreign-keys&gt;&lt;key app="EN" db-id="5ea2aax9udaxwaez0dnp95ejp0w5dddfsr5f" timestamp="0"&gt;270&lt;/key&gt;&lt;/foreign-keys&gt;&lt;ref-type name="Journal Article"&gt;17&lt;/ref-type&gt;&lt;contributors&gt;&lt;authors&gt;&lt;author&gt;Munnik, T.&lt;/author&gt;&lt;author&gt;Irvine, R. F.&lt;/author&gt;&lt;author&gt;Musgrave, A.&lt;/author&gt;&lt;/authors&gt;&lt;/contributors&gt;&lt;auth-address&gt;Institute for Molecular Cell Biology, BioCentrum Amsterdam, University of Amsterdam, The Netherlands. munnik@bio.uva.nl&lt;/auth-address&gt;&lt;titles&gt;&lt;title&gt;Phospholipid signalling in plants&lt;/title&gt;&lt;secondary-title&gt;Biochim Biophys Acta&lt;/secondary-title&gt;&lt;/titles&gt;&lt;pages&gt;222-72&lt;/pages&gt;&lt;volume&gt;1389&lt;/volume&gt;&lt;number&gt;3&lt;/number&gt;&lt;keywords&gt;&lt;keyword&gt;Amino Acid Sequence&lt;/keyword&gt;&lt;keyword&gt;Animals&lt;/keyword&gt;&lt;keyword&gt;Humans&lt;/keyword&gt;&lt;keyword&gt;Mammals&lt;/keyword&gt;&lt;keyword&gt;Models, Biological&lt;/keyword&gt;&lt;keyword&gt;Phosphatidylinositol 3-Kinases/metabolism&lt;/keyword&gt;&lt;keyword&gt;Phospholipase D/chemistry/metabolism&lt;/keyword&gt;&lt;keyword&gt;Phospholipases A/metabolism&lt;/keyword&gt;&lt;keyword&gt;Phospholipids/*physiology&lt;/keyword&gt;&lt;keyword&gt;Phosphotransferases (Phosphate Group Acceptor)/metabolism&lt;/keyword&gt;&lt;keyword&gt;Plant Physiological Phenomena&lt;/keyword&gt;&lt;keyword&gt;Plants/*metabolism&lt;/keyword&gt;&lt;keyword&gt;Sequence Alignment&lt;/keyword&gt;&lt;keyword&gt;Sequence Homology, Amino Acid&lt;/keyword&gt;&lt;keyword&gt;*Signal Transduction&lt;/keyword&gt;&lt;keyword&gt;Type C Phospholipases/metabolism&lt;/keyword&gt;&lt;/keywords&gt;&lt;dates&gt;&lt;year&gt;1998&lt;/year&gt;&lt;pub-dates&gt;&lt;date&gt;Jan 23&lt;/date&gt;&lt;/pub-dates&gt;&lt;/dates&gt;&lt;isbn&gt;0006-3002 (Print)&amp;#xD;0006-3002 (Linking)&lt;/isbn&gt;&lt;accession-num&gt;9512651&lt;/accession-num&gt;&lt;urls&gt;&lt;related-urls&gt;&lt;url&gt;http://www.ncbi.nlm.nih.gov/pubmed/9512651&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AG</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A</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nnik&lt;/Author&gt;&lt;Year&gt;1998&lt;/Year&gt;&lt;RecNum&gt;270&lt;/RecNum&gt;&lt;DisplayText&gt;[96]&lt;/DisplayText&gt;&lt;record&gt;&lt;rec-number&gt;270&lt;/rec-number&gt;&lt;foreign-keys&gt;&lt;key app="EN" db-id="5ea2aax9udaxwaez0dnp95ejp0w5dddfsr5f" timestamp="0"&gt;270&lt;/key&gt;&lt;/foreign-keys&gt;&lt;ref-type name="Journal Article"&gt;17&lt;/ref-type&gt;&lt;contributors&gt;&lt;authors&gt;&lt;author&gt;Munnik, T.&lt;/author&gt;&lt;author&gt;Irvine, R. F.&lt;/author&gt;&lt;author&gt;Musgrave, A.&lt;/author&gt;&lt;/authors&gt;&lt;/contributors&gt;&lt;auth-address&gt;Institute for Molecular Cell Biology, BioCentrum Amsterdam, University of Amsterdam, The Netherlands. munnik@bio.uva.nl&lt;/auth-address&gt;&lt;titles&gt;&lt;title&gt;Phospholipid signalling in plants&lt;/title&gt;&lt;secondary-title&gt;Biochim Biophys Acta&lt;/secondary-title&gt;&lt;/titles&gt;&lt;pages&gt;222-72&lt;/pages&gt;&lt;volume&gt;1389&lt;/volume&gt;&lt;number&gt;3&lt;/number&gt;&lt;keywords&gt;&lt;keyword&gt;Amino Acid Sequence&lt;/keyword&gt;&lt;keyword&gt;Animals&lt;/keyword&gt;&lt;keyword&gt;Humans&lt;/keyword&gt;&lt;keyword&gt;Mammals&lt;/keyword&gt;&lt;keyword&gt;Models, Biological&lt;/keyword&gt;&lt;keyword&gt;Phosphatidylinositol 3-Kinases/metabolism&lt;/keyword&gt;&lt;keyword&gt;Phospholipase D/chemistry/metabolism&lt;/keyword&gt;&lt;keyword&gt;Phospholipases A/metabolism&lt;/keyword&gt;&lt;keyword&gt;Phospholipids/*physiology&lt;/keyword&gt;&lt;keyword&gt;Phosphotransferases (Phosphate Group Acceptor)/metabolism&lt;/keyword&gt;&lt;keyword&gt;Plant Physiological Phenomena&lt;/keyword&gt;&lt;keyword&gt;Plants/*metabolism&lt;/keyword&gt;&lt;keyword&gt;Sequence Alignment&lt;/keyword&gt;&lt;keyword&gt;Sequence Homology, Amino Acid&lt;/keyword&gt;&lt;keyword&gt;*Signal Transduction&lt;/keyword&gt;&lt;keyword&gt;Type C Phospholipases/metabolism&lt;/keyword&gt;&lt;/keywords&gt;&lt;dates&gt;&lt;year&gt;1998&lt;/year&gt;&lt;pub-dates&gt;&lt;date&gt;Jan 23&lt;/date&gt;&lt;/pub-dates&gt;&lt;/dates&gt;&lt;isbn&gt;0006-3002 (Print)&amp;#xD;0006-3002 (Linking)&lt;/isbn&gt;&lt;accession-num&gt;9512651&lt;/accession-num&gt;&lt;urls&gt;&lt;related-urls&gt;&lt;url&gt;http://www.ncbi.nlm.nih.gov/pubmed/9512651&lt;/url&gt;&lt;/related-urls&gt;&lt;/urls&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proofErr w:type="spellStart"/>
            <w:r w:rsidRPr="00DD642C">
              <w:rPr>
                <w:rFonts w:ascii="Times New Roman" w:hAnsi="Times New Roman" w:cs="Times New Roman"/>
                <w:sz w:val="24"/>
                <w:szCs w:val="24"/>
              </w:rPr>
              <w:t>Sph</w:t>
            </w:r>
            <w:proofErr w:type="spellEnd"/>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PhytoS1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Db3Vyc29sPC9BdXRob3I+PFllYXI+MjAwMzwvWWVhcj48
UmVjTnVtPjI4OTwvUmVjTnVtPjxEaXNwbGF5VGV4dD5bMTl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Vyc29sPC9BdXRob3I+PFllYXI+MjAwMzwvWWVhcj48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1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PP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1P/PhytoS1P</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OYWthZ2F3YTwvQXV0aG9yPjxZZWFyPjIwMTI8L1llYXI+
PFJlY051bT4xNTg8L1JlY051bT48RGlzcGxheVRleHQ+Wzk3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thZ2F3YTwvQXV0aG9yPjxZZWFyPjIwMTI8L1llYXI+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tR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michez&lt;/Author&gt;&lt;Year&gt;2001&lt;/Year&gt;&lt;RecNum&gt;19&lt;/RecNum&gt;&lt;DisplayText&gt;[8]&lt;/DisplayText&gt;&lt;record&gt;&lt;rec-number&gt;19&lt;/rec-number&gt;&lt;foreign-keys&gt;&lt;key app="EN" db-id="5ea2aax9udaxwaez0dnp95ejp0w5dddfsr5f" timestamp="0"&gt;19&lt;/key&gt;&lt;/foreign-keys&gt;&lt;ref-type name="Journal Article"&gt;17&lt;/ref-type&gt;&lt;contributors&gt;&lt;authors&gt;&lt;author&gt;Lemichez, E.&lt;/author&gt;&lt;author&gt;Wu, Y.&lt;/author&gt;&lt;author&gt;Sanchez, J. P.&lt;/author&gt;&lt;author&gt;Mettouchi, A.&lt;/author&gt;&lt;author&gt;Mathur, J.&lt;/author&gt;&lt;author&gt;Chua, N. H.&lt;/author&gt;&lt;/authors&gt;&lt;/contributors&gt;&lt;auth-address&gt;Laboratory of Plant Molecular Biology, Rockefeller University, New York, New York 10021-6399, USA.&lt;/auth-address&gt;&lt;titles&gt;&lt;title&gt;Inactivation of AtRac1 by abscisic acid is essential for stomatal closure&lt;/title&gt;&lt;secondary-title&gt;Genes Dev&lt;/secondary-title&gt;&lt;/titles&gt;&lt;pages&gt;1808-16&lt;/pages&gt;&lt;volume&gt;15&lt;/volume&gt;&lt;number&gt;14&lt;/number&gt;&lt;edition&gt;2001/07/19&lt;/edition&gt;&lt;keywords&gt;&lt;keyword&gt;Abscisic Acid/*pharmacology&lt;/keyword&gt;&lt;keyword&gt;Amino Acid Sequence&lt;/keyword&gt;&lt;keyword&gt;Arabidopsis&lt;/keyword&gt;&lt;keyword&gt;Computational Biology&lt;/keyword&gt;&lt;keyword&gt;Cytoskeleton/physiology/ultrastructure&lt;/keyword&gt;&lt;keyword&gt;Mutation&lt;/keyword&gt;&lt;keyword&gt;Plant Leaves/cytology/*physiology&lt;/keyword&gt;&lt;keyword&gt;Plant Proteins/*antagonists &amp;amp; inhibitors&lt;/keyword&gt;&lt;keyword&gt;Plants, Genetically Modified&lt;/keyword&gt;&lt;keyword&gt;Sequence Homology, Amino Acid&lt;/keyword&gt;&lt;keyword&gt;rac1 GTP-Binding Protein/*antagonists &amp;amp; inhibitors&lt;/keyword&gt;&lt;/keywords&gt;&lt;dates&gt;&lt;year&gt;2001&lt;/year&gt;&lt;pub-dates&gt;&lt;date&gt;Jul 15&lt;/date&gt;&lt;/pub-dates&gt;&lt;/dates&gt;&lt;isbn&gt;0890-9369 (Print)&amp;#xD;0890-9369 (Linking)&lt;/isbn&gt;&lt;accession-num&gt;11459830&lt;/accession-num&gt;&lt;urls&gt;&lt;related-urls&gt;&lt;url&gt;http://www.ncbi.nlm.nih.gov/entrez/query.fcgi?cmd=Retrieve&amp;amp;db=PubMed&amp;amp;dopt=Citation&amp;amp;list_uids=11459830&lt;/url&gt;&lt;/related-urls&gt;&lt;/urls&gt;&lt;custom2&gt;PMC312738&lt;/custom2&gt;&lt;electronic-resource-num&gt;10.1101/gad.900401&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8]</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WbGFkPC9BdXRob3I+PFllYXI+MjAwOTwvWWVhcj48UmVj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bGFkPC9BdXRob3I+PFllYXI+MjAwOTwvWWVhcj48UmVj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9]</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CPK3/2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iger&lt;/Author&gt;&lt;Year&gt;2009&lt;/Year&gt;&lt;RecNum&gt;14&lt;/RecNum&gt;&lt;DisplayText&gt;[7]&lt;/DisplayText&gt;&lt;record&gt;&lt;rec-number&gt;14&lt;/rec-number&gt;&lt;foreign-keys&gt;&lt;key app="EN" db-id="5ea2aax9udaxwaez0dnp95ejp0w5dddfsr5f" timestamp="0"&gt;14&lt;/key&gt;&lt;/foreign-keys&gt;&lt;ref-type name="Journal Article"&gt;17&lt;/ref-type&gt;&lt;contributors&gt;&lt;authors&gt;&lt;author&gt;Geiger, D.&lt;/author&gt;&lt;author&gt;Scherzer, S.&lt;/author&gt;&lt;author&gt;Mumm, P.&lt;/author&gt;&lt;author&gt;Stange, A.&lt;/author&gt;&lt;author&gt;Marten, I.&lt;/author&gt;&lt;author&gt;Bauer, H.&lt;/author&gt;&lt;author&gt;Ache, P.&lt;/author&gt;&lt;author&gt;Matschi, S.&lt;/author&gt;&lt;author&gt;Liese, A.&lt;/author&gt;&lt;author&gt;Al-Rasheid, K. A.&lt;/author&gt;&lt;author&gt;Romeis, T.&lt;/author&gt;&lt;author&gt;Hedrich, R.&lt;/author&gt;&lt;/authors&gt;&lt;/contributors&gt;&lt;auth-address&gt;University Wuerzburg, Institute for Molecular Plant Physiology and Biophysics, Julius-von-Sachs Platz 2, D-97082 Wuerzburg, Germany.&lt;/auth-address&gt;&lt;titles&gt;&lt;title&gt;Activity of guard cell anion channel SLAC1 is controlled by drought-stress signaling kinase-phosphatase pair&lt;/title&gt;&lt;secondary-title&gt;Proc Natl Acad Sci U S A&lt;/secondary-title&gt;&lt;/titles&gt;&lt;periodical&gt;&lt;full-title&gt;Proc Natl Acad Sci U S A&lt;/full-title&gt;&lt;/periodical&gt;&lt;pages&gt;21425-30&lt;/pages&gt;&lt;volume&gt;106&lt;/volume&gt;&lt;number&gt;50&lt;/number&gt;&lt;edition&gt;2009/12/04&lt;/edition&gt;&lt;keywords&gt;&lt;keyword&gt;Abscisic Acid/*metabolism&lt;/keyword&gt;&lt;keyword&gt;Arabidopsis Proteins/*metabolism&lt;/keyword&gt;&lt;keyword&gt;Droughts&lt;/keyword&gt;&lt;keyword&gt;Ion Channels/*metabolism&lt;/keyword&gt;&lt;keyword&gt;Membrane Proteins&lt;/keyword&gt;&lt;keyword&gt;Phosphoprotein Phosphatases/*metabolism&lt;/keyword&gt;&lt;keyword&gt;Phosphorylation&lt;/keyword&gt;&lt;keyword&gt;Protein Binding&lt;/keyword&gt;&lt;keyword&gt;Protein Kinases/*metabolism&lt;/keyword&gt;&lt;/keywords&gt;&lt;dates&gt;&lt;year&gt;2009&lt;/year&gt;&lt;pub-dates&gt;&lt;date&gt;Dec 15&lt;/date&gt;&lt;/pub-dates&gt;&lt;/dates&gt;&lt;isbn&gt;1091-6490 (Electronic)&amp;#xD;0027-8424 (Linking)&lt;/isbn&gt;&lt;accession-num&gt;19955405&lt;/accession-num&gt;&lt;urls&gt;&lt;related-urls&gt;&lt;url&gt;https://www.ncbi.nlm.nih.gov/pubmed/19955405&lt;/url&gt;&lt;/related-urls&gt;&lt;/urls&gt;&lt;custom2&gt;PMC2795561&lt;/custom2&gt;&lt;electronic-resource-num&gt;10.1073/pnas.0912021106&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7]</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2</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C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wPC9ZZWFyPjxS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6]</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I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SLAH3</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ZWlnZXI8L0F1dGhvcj48WWVhcj4yMDExPC9ZZWFyPjxS
ZWNOdW0+MTYyPC9SZWNOdW0+PERpc3BsYXlUZXh0PlsyNF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ZWlnZXI8L0F1dGhvcj48WWVhcj4yMDExPC9ZZWFyPjxS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4]</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BA</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Malate</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Nega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In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ittrich&lt;/Author&gt;&lt;Year&gt;1977&lt;/Year&gt;&lt;RecNum&gt;282&lt;/RecNum&gt;&lt;DisplayText&gt;[50]&lt;/DisplayText&gt;&lt;record&gt;&lt;rec-number&gt;282&lt;/rec-number&gt;&lt;foreign-keys&gt;&lt;key app="EN" db-id="5ea2aax9udaxwaez0dnp95ejp0w5dddfsr5f" timestamp="0"&gt;282&lt;/key&gt;&lt;/foreign-keys&gt;&lt;ref-type name="Journal Article"&gt;17&lt;/ref-type&gt;&lt;contributors&gt;&lt;authors&gt;&lt;author&gt;Dittrich, P.&lt;/author&gt;&lt;author&gt;Raschke, K.&lt;/author&gt;&lt;/authors&gt;&lt;/contributors&gt;&lt;auth-address&gt;Botanisches Institut der Universitat Munchen, Menzinger Strasse 67, D-8000, Munchen 19, Federal Republic of Germany.&lt;/auth-address&gt;&lt;titles&gt;&lt;title&gt;Malate metabolism in isolated epidermis of Commelina communis L. in relation to stomatal functioning&lt;/title&gt;&lt;secondary-title&gt;Planta&lt;/secondary-title&gt;&lt;/titles&gt;&lt;periodical&gt;&lt;full-title&gt;Planta&lt;/full-title&gt;&lt;abbr-1&gt;Planta&lt;/abbr-1&gt;&lt;/periodical&gt;&lt;pages&gt;77-81&lt;/pages&gt;&lt;volume&gt;134&lt;/volume&gt;&lt;number&gt;1&lt;/number&gt;&lt;edition&gt;1977/01/01&lt;/edition&gt;&lt;dates&gt;&lt;year&gt;1977&lt;/year&gt;&lt;pub-dates&gt;&lt;date&gt;Jan&lt;/date&gt;&lt;/pub-dates&gt;&lt;/dates&gt;&lt;isbn&gt;0032-0935 (Print)&amp;#xD;0032-0935 (Linking)&lt;/isbn&gt;&lt;accession-num&gt;24419583&lt;/accession-num&gt;&lt;urls&gt;&lt;related-urls&gt;&lt;url&gt;http://www.ncbi.nlm.nih.gov/pubmed/24419583&lt;/url&gt;&lt;/related-urls&gt;&lt;/urls&gt;&lt;electronic-resource-num&gt;10.1007/BF00390098&lt;/electronic-resource-num&gt;&lt;/record&gt;&lt;/Cite&gt;&lt;/EndNote&gt;</w:instrText>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50]</w:t>
            </w:r>
            <w:r w:rsidRPr="00DD642C">
              <w:rPr>
                <w:rFonts w:ascii="Times New Roman" w:hAnsi="Times New Roman" w:cs="Times New Roman"/>
                <w:sz w:val="24"/>
                <w:szCs w:val="24"/>
              </w:rPr>
              <w:fldChar w:fldCharType="end"/>
            </w:r>
          </w:p>
        </w:tc>
      </w:tr>
      <w:tr w:rsidR="00DD642C" w:rsidRPr="00DD642C" w:rsidTr="00DD642C">
        <w:trPr>
          <w:trHeight w:val="93"/>
        </w:trPr>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OST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Aquaporin (PIP2;1)</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Hcm9uZGluPC9BdXRob3I+PFllYXI+MjAxNTwvWWVhcj48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uZGluPC9BdXRob3I+PFllYXI+MjAxNTwvWWVhcj48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21]</w:t>
            </w:r>
            <w:r w:rsidRPr="00DD642C">
              <w:rPr>
                <w:rFonts w:ascii="Times New Roman" w:hAnsi="Times New Roman" w:cs="Times New Roman"/>
                <w:sz w:val="24"/>
                <w:szCs w:val="24"/>
              </w:rPr>
              <w:fldChar w:fldCharType="end"/>
            </w:r>
          </w:p>
        </w:tc>
      </w:tr>
      <w:tr w:rsidR="00DD642C" w:rsidRPr="00DD642C" w:rsidTr="009864B0">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ERA1</w:t>
            </w:r>
          </w:p>
        </w:tc>
        <w:tc>
          <w:tcPr>
            <w:tcW w:w="1004"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ROP10</w:t>
            </w:r>
          </w:p>
        </w:tc>
        <w:tc>
          <w:tcPr>
            <w:tcW w:w="119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Positive</w:t>
            </w:r>
          </w:p>
        </w:tc>
        <w:tc>
          <w:tcPr>
            <w:tcW w:w="919" w:type="pct"/>
            <w:shd w:val="clear" w:color="auto" w:fill="auto"/>
          </w:tcPr>
          <w:p w:rsidR="00DD642C" w:rsidRPr="00DD642C" w:rsidRDefault="00DD642C" w:rsidP="009864B0">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t>Direct</w:t>
            </w:r>
          </w:p>
        </w:tc>
        <w:tc>
          <w:tcPr>
            <w:tcW w:w="873" w:type="pct"/>
            <w:shd w:val="clear" w:color="auto" w:fill="auto"/>
          </w:tcPr>
          <w:p w:rsidR="00DD642C" w:rsidRPr="00DD642C" w:rsidRDefault="00DD642C" w:rsidP="00DD642C">
            <w:pPr>
              <w:spacing w:after="0" w:line="240" w:lineRule="auto"/>
              <w:rPr>
                <w:rFonts w:ascii="Times New Roman" w:hAnsi="Times New Roman" w:cs="Times New Roman"/>
                <w:sz w:val="24"/>
                <w:szCs w:val="24"/>
              </w:rPr>
            </w:pPr>
            <w:r w:rsidRPr="00DD642C">
              <w:rPr>
                <w:rFonts w:ascii="Times New Roman" w:hAnsi="Times New Roman" w:cs="Times New Roman"/>
                <w:sz w:val="24"/>
                <w:szCs w:val="24"/>
              </w:rPr>
              <w:fldChar w:fldCharType="begin">
                <w:fldData xml:space="preserve">PEVuZE5vdGU+PENpdGU+PEF1dGhvcj5aaGVuZzwvQXV0aG9yPjxZZWFyPjIwMDI8L1llYXI+PFJl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VuZzwvQXV0aG9yPjxZZWFyPjIwMDI8L1llYXI+PFJl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D642C">
              <w:rPr>
                <w:rFonts w:ascii="Times New Roman" w:hAnsi="Times New Roman" w:cs="Times New Roman"/>
                <w:sz w:val="24"/>
                <w:szCs w:val="24"/>
              </w:rPr>
            </w:r>
            <w:r w:rsidRPr="00DD642C">
              <w:rPr>
                <w:rFonts w:ascii="Times New Roman" w:hAnsi="Times New Roman" w:cs="Times New Roman"/>
                <w:sz w:val="24"/>
                <w:szCs w:val="24"/>
              </w:rPr>
              <w:fldChar w:fldCharType="separate"/>
            </w:r>
            <w:r>
              <w:rPr>
                <w:rFonts w:ascii="Times New Roman" w:hAnsi="Times New Roman" w:cs="Times New Roman"/>
                <w:noProof/>
                <w:sz w:val="24"/>
                <w:szCs w:val="24"/>
              </w:rPr>
              <w:t>[98]</w:t>
            </w:r>
            <w:r w:rsidRPr="00DD642C">
              <w:rPr>
                <w:rFonts w:ascii="Times New Roman" w:hAnsi="Times New Roman" w:cs="Times New Roman"/>
                <w:sz w:val="24"/>
                <w:szCs w:val="24"/>
              </w:rPr>
              <w:fldChar w:fldCharType="end"/>
            </w:r>
          </w:p>
        </w:tc>
      </w:tr>
    </w:tbl>
    <w:p w:rsidR="00DD642C" w:rsidRPr="00DD642C" w:rsidRDefault="00DD642C">
      <w:pPr>
        <w:rPr>
          <w:rFonts w:ascii="Times New Roman" w:hAnsi="Times New Roman" w:cs="Times New Roman"/>
          <w:sz w:val="24"/>
          <w:szCs w:val="24"/>
        </w:rPr>
      </w:pPr>
    </w:p>
    <w:p w:rsidR="00DD642C" w:rsidRPr="00DD642C" w:rsidRDefault="00DD642C">
      <w:pPr>
        <w:rPr>
          <w:rFonts w:ascii="Times New Roman" w:hAnsi="Times New Roman" w:cs="Times New Roman"/>
          <w:sz w:val="24"/>
          <w:szCs w:val="24"/>
        </w:rPr>
      </w:pPr>
      <w:r w:rsidRPr="00DD642C">
        <w:rPr>
          <w:rFonts w:ascii="Times New Roman" w:hAnsi="Times New Roman" w:cs="Times New Roman"/>
          <w:sz w:val="24"/>
          <w:szCs w:val="24"/>
        </w:rPr>
        <w:t>References</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fldChar w:fldCharType="begin"/>
      </w:r>
      <w:r w:rsidRPr="00DD642C">
        <w:rPr>
          <w:rFonts w:ascii="Times New Roman" w:hAnsi="Times New Roman" w:cs="Times New Roman"/>
          <w:sz w:val="24"/>
          <w:szCs w:val="24"/>
        </w:rPr>
        <w:instrText xml:space="preserve"> ADDIN EN.REFLIST </w:instrText>
      </w:r>
      <w:r w:rsidRPr="00DD642C">
        <w:rPr>
          <w:rFonts w:ascii="Times New Roman" w:hAnsi="Times New Roman" w:cs="Times New Roman"/>
          <w:sz w:val="24"/>
          <w:szCs w:val="24"/>
        </w:rPr>
        <w:fldChar w:fldCharType="separate"/>
      </w:r>
      <w:r w:rsidRPr="00DD642C">
        <w:rPr>
          <w:rFonts w:ascii="Times New Roman" w:hAnsi="Times New Roman" w:cs="Times New Roman"/>
          <w:sz w:val="24"/>
          <w:szCs w:val="24"/>
        </w:rPr>
        <w:t>1.</w:t>
      </w:r>
      <w:r w:rsidRPr="00DD642C">
        <w:rPr>
          <w:rFonts w:ascii="Times New Roman" w:hAnsi="Times New Roman" w:cs="Times New Roman"/>
          <w:sz w:val="24"/>
          <w:szCs w:val="24"/>
        </w:rPr>
        <w:tab/>
        <w:t>Joudoi T, Shichiri Y, Kamizono N, Akaike T, Sawa T, Yoshitake J, et al. Nitrated cyclic GMP modulates guard cell signaling in Arabidopsis. Plant Cell. 2013;25(2):558-71. Epub 2013/02/12. doi: 10.1105/tpc.112.105049. PubMed PMID: 23396828; PubMed Central</w:t>
      </w:r>
      <w:r>
        <w:rPr>
          <w:rFonts w:ascii="Times New Roman" w:hAnsi="Times New Roman" w:cs="Times New Roman"/>
          <w:sz w:val="24"/>
          <w:szCs w:val="24"/>
        </w:rPr>
        <w:t xml:space="preserve"> PMCID: PMC</w:t>
      </w:r>
      <w:r w:rsidRPr="00DD642C">
        <w:rPr>
          <w:rFonts w:ascii="Times New Roman" w:hAnsi="Times New Roman" w:cs="Times New Roman"/>
          <w:sz w:val="24"/>
          <w:szCs w:val="24"/>
        </w:rPr>
        <w:t>360877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w:t>
      </w:r>
      <w:r w:rsidRPr="00DD642C">
        <w:rPr>
          <w:rFonts w:ascii="Times New Roman" w:hAnsi="Times New Roman" w:cs="Times New Roman"/>
          <w:sz w:val="24"/>
          <w:szCs w:val="24"/>
        </w:rPr>
        <w:tab/>
        <w:t>Hugouvieux V, Kwak JM, Schroeder JI. An mRNA cap binding protein, ABH1, modulates early abscisic acid signal transduction in Arabidopsis. Cell. 2001;106(4):477-87. Epub 2001/08/30. PubMed PMID: 1152573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w:t>
      </w:r>
      <w:r w:rsidRPr="00DD642C">
        <w:rPr>
          <w:rFonts w:ascii="Times New Roman" w:hAnsi="Times New Roman" w:cs="Times New Roman"/>
          <w:sz w:val="24"/>
          <w:szCs w:val="24"/>
        </w:rPr>
        <w:tab/>
        <w:t>Islam MM, Hossain MA, Jannat R, Munemasa S, Nakamura Y, Mori IC, et al. Cytosolic alkalization and cytosolic calcium oscillation in Arabidopsis guard cells response to ABA and MeJA. Plant Cell Physiol. 2010;51(10):1721-30. Epub 2010/08/27. doi: 10.1093/pcp/pcq131. PubMed PMID: 2073930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w:t>
      </w:r>
      <w:r w:rsidRPr="00DD642C">
        <w:rPr>
          <w:rFonts w:ascii="Times New Roman" w:hAnsi="Times New Roman" w:cs="Times New Roman"/>
          <w:sz w:val="24"/>
          <w:szCs w:val="24"/>
        </w:rPr>
        <w:tab/>
        <w:t>Murata Y, Pei ZM, Mori IC, Schroeder J. Abscisic acid activation of plasma membrane Ca(2+) channels in guard cells requires cytosolic NAD(P)H and is differentially disrupted upstream and downstream of reactive oxygen species production in abi1-1 and abi2-1 protein phosphatase 2C mutants. Plant Cell. 2001;13(11):2513-23. PubMed PMID: 11701885; PubMed Central PMCID: PMC13946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w:t>
      </w:r>
      <w:r w:rsidRPr="00DD642C">
        <w:rPr>
          <w:rFonts w:ascii="Times New Roman" w:hAnsi="Times New Roman" w:cs="Times New Roman"/>
          <w:sz w:val="24"/>
          <w:szCs w:val="24"/>
        </w:rPr>
        <w:tab/>
        <w:t>Lee SC, Lan W, Buchanan BB, Luan S. A protein kinase-phosphatase pair interacts with an ion channel to regulate ABA signaling in plant guard cells. Proc Natl Acad Sci U S A. 2009;106(50):21419-24. Epub 2009/12/04. doi: 10.1073/pnas.0910601106. PubMed PMID: 19955427; PubMed Central PMCID: PMC279549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w:t>
      </w:r>
      <w:r w:rsidRPr="00DD642C">
        <w:rPr>
          <w:rFonts w:ascii="Times New Roman" w:hAnsi="Times New Roman" w:cs="Times New Roman"/>
          <w:sz w:val="24"/>
          <w:szCs w:val="24"/>
        </w:rPr>
        <w:tab/>
        <w:t>Brandt B, Brodsky DE, Xue S, Negi J, Iba K, Kangasjarvi J, et al. Reconstitution of abscisic acid activation of SLAC1 anion channel by CPK6 and OST1 kinases and branched ABI1 PP2C phosphatase action. Proc Natl Acad Sci U S A. 2012;109(26):10593-8. Epub 2012/06/13. doi: 10.1073/pnas.1116590109. PubMed PMID: 22689970; PubMed Ce</w:t>
      </w:r>
      <w:r>
        <w:rPr>
          <w:rFonts w:ascii="Times New Roman" w:hAnsi="Times New Roman" w:cs="Times New Roman"/>
          <w:sz w:val="24"/>
          <w:szCs w:val="24"/>
        </w:rPr>
        <w:t>ntral PMCID: PMC</w:t>
      </w:r>
      <w:r w:rsidRPr="00DD642C">
        <w:rPr>
          <w:rFonts w:ascii="Times New Roman" w:hAnsi="Times New Roman" w:cs="Times New Roman"/>
          <w:sz w:val="24"/>
          <w:szCs w:val="24"/>
        </w:rPr>
        <w:t>338704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w:t>
      </w:r>
      <w:r w:rsidRPr="00DD642C">
        <w:rPr>
          <w:rFonts w:ascii="Times New Roman" w:hAnsi="Times New Roman" w:cs="Times New Roman"/>
          <w:sz w:val="24"/>
          <w:szCs w:val="24"/>
        </w:rPr>
        <w:tab/>
        <w:t>Geiger D, Scherzer S, Mumm P, Stange A, Marten I, Bauer H, et al. Activity of guard cell anion channel SLAC1 is controlled by drought-stress signaling kinase-phosphatase pair. Proc Natl Acad Sci U S A. 2009;106(50):21425-30. Epub 2009/12/04. doi: 10.1073/pnas.0912021106. PubMed PMID: 199554</w:t>
      </w:r>
      <w:r>
        <w:rPr>
          <w:rFonts w:ascii="Times New Roman" w:hAnsi="Times New Roman" w:cs="Times New Roman"/>
          <w:sz w:val="24"/>
          <w:szCs w:val="24"/>
        </w:rPr>
        <w:t>05; PubMed Central PMCID: PMC</w:t>
      </w:r>
      <w:r w:rsidRPr="00DD642C">
        <w:rPr>
          <w:rFonts w:ascii="Times New Roman" w:hAnsi="Times New Roman" w:cs="Times New Roman"/>
          <w:sz w:val="24"/>
          <w:szCs w:val="24"/>
        </w:rPr>
        <w:t>279556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lastRenderedPageBreak/>
        <w:t>8.</w:t>
      </w:r>
      <w:r w:rsidRPr="00DD642C">
        <w:rPr>
          <w:rFonts w:ascii="Times New Roman" w:hAnsi="Times New Roman" w:cs="Times New Roman"/>
          <w:sz w:val="24"/>
          <w:szCs w:val="24"/>
        </w:rPr>
        <w:tab/>
        <w:t>Lemichez E, Wu Y, Sanchez JP, Mettouchi A, Mathur J, Chua NH. Inactivation of AtRac1 by abscisic acid is essential for stomatal closure. Genes Dev. 2001;15(14):1808-16. Epub 2001/07/19. doi: 10.1101/gad.900401. PubMed PMID: 114598</w:t>
      </w:r>
      <w:r>
        <w:rPr>
          <w:rFonts w:ascii="Times New Roman" w:hAnsi="Times New Roman" w:cs="Times New Roman"/>
          <w:sz w:val="24"/>
          <w:szCs w:val="24"/>
        </w:rPr>
        <w:t>30; PubMed Central PMCID: PMC</w:t>
      </w:r>
      <w:r w:rsidRPr="00DD642C">
        <w:rPr>
          <w:rFonts w:ascii="Times New Roman" w:hAnsi="Times New Roman" w:cs="Times New Roman"/>
          <w:sz w:val="24"/>
          <w:szCs w:val="24"/>
        </w:rPr>
        <w:t>31273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w:t>
      </w:r>
      <w:r w:rsidRPr="00DD642C">
        <w:rPr>
          <w:rFonts w:ascii="Times New Roman" w:hAnsi="Times New Roman" w:cs="Times New Roman"/>
          <w:sz w:val="24"/>
          <w:szCs w:val="24"/>
        </w:rPr>
        <w:tab/>
        <w:t>Hua D, Wang C, He J, Liao H, Duan Y, Zhu Z, et al. A plasma membrane receptor kinase, GHR1, mediates abscisic acid- and hydrogen peroxide-regulated stomatal movement in Arabidopsis. Plant Cell. 2012;24(6):2546-61. Epub 2012/06/26. doi: 10.1105/tpc.112.100107. PubMed PMID: 227304</w:t>
      </w:r>
      <w:r>
        <w:rPr>
          <w:rFonts w:ascii="Times New Roman" w:hAnsi="Times New Roman" w:cs="Times New Roman"/>
          <w:sz w:val="24"/>
          <w:szCs w:val="24"/>
        </w:rPr>
        <w:t>05; PubMed Central PMCID: PMC</w:t>
      </w:r>
      <w:r w:rsidRPr="00DD642C">
        <w:rPr>
          <w:rFonts w:ascii="Times New Roman" w:hAnsi="Times New Roman" w:cs="Times New Roman"/>
          <w:sz w:val="24"/>
          <w:szCs w:val="24"/>
        </w:rPr>
        <w:t>340691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0.</w:t>
      </w:r>
      <w:r w:rsidRPr="00DD642C">
        <w:rPr>
          <w:rFonts w:ascii="Times New Roman" w:hAnsi="Times New Roman" w:cs="Times New Roman"/>
          <w:sz w:val="24"/>
          <w:szCs w:val="24"/>
        </w:rPr>
        <w:tab/>
        <w:t>Chakravorty D, Trusov Y, Zhang W, Acharya BR, Sheahan MB, McCurdy DW, et al. An atypical heterotrimeric G-protein gamma-subu</w:t>
      </w:r>
      <w:r>
        <w:rPr>
          <w:rFonts w:ascii="Times New Roman" w:hAnsi="Times New Roman" w:cs="Times New Roman"/>
          <w:sz w:val="24"/>
          <w:szCs w:val="24"/>
        </w:rPr>
        <w:t>nit is involved in guard cell K</w:t>
      </w:r>
      <w:r w:rsidRPr="00DD642C">
        <w:rPr>
          <w:rFonts w:ascii="Times New Roman" w:hAnsi="Times New Roman" w:cs="Times New Roman"/>
          <w:sz w:val="24"/>
          <w:szCs w:val="24"/>
          <w:vertAlign w:val="superscript"/>
        </w:rPr>
        <w:t>+</w:t>
      </w:r>
      <w:r w:rsidRPr="00DD642C">
        <w:rPr>
          <w:rFonts w:ascii="Times New Roman" w:hAnsi="Times New Roman" w:cs="Times New Roman"/>
          <w:sz w:val="24"/>
          <w:szCs w:val="24"/>
        </w:rPr>
        <w:t>-channel regulation and morphological development in Arabidopsis thaliana. Plant J. 2011;67(5):840-51. Epub 2011/05/18. doi: 10.1111/j.1365-313X.2011.04638.x. PubMed PMID: 2157508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1.</w:t>
      </w:r>
      <w:r w:rsidRPr="00DD642C">
        <w:rPr>
          <w:rFonts w:ascii="Times New Roman" w:hAnsi="Times New Roman" w:cs="Times New Roman"/>
          <w:sz w:val="24"/>
          <w:szCs w:val="24"/>
        </w:rPr>
        <w:tab/>
        <w:t>Gookin TE, Assmann SM. Significant reduction of BiFC non-specific assembly facilitates in planta assessment of heterotrimeric G-protein interactors. Plant J. 2014;80(3):553-67. Epub 2014/09/05. doi: 10.1111/tpj.12639. PubMed PMID: 25187041; PubMed Central PMCID: PMCPMC426009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2.</w:t>
      </w:r>
      <w:r w:rsidRPr="00DD642C">
        <w:rPr>
          <w:rFonts w:ascii="Times New Roman" w:hAnsi="Times New Roman" w:cs="Times New Roman"/>
          <w:sz w:val="24"/>
          <w:szCs w:val="24"/>
        </w:rPr>
        <w:tab/>
        <w:t>Jiang K, Sorefan K, Deeks MJ, Bevan MW, Hussey PJ, Hetherington AM. The ARP2/3 complex mediates guard cell actin reorganization and stomatal movement in Arabidopsis. Plant Cell. 2012;24(5):2031-40. Epub 2012/05/10. doi: 10.1105/tpc.112.096263. PubMed PMID: 225704</w:t>
      </w:r>
      <w:r>
        <w:rPr>
          <w:rFonts w:ascii="Times New Roman" w:hAnsi="Times New Roman" w:cs="Times New Roman"/>
          <w:sz w:val="24"/>
          <w:szCs w:val="24"/>
        </w:rPr>
        <w:t>40; PubMed Central PMCID: PMC</w:t>
      </w:r>
      <w:r w:rsidRPr="00DD642C">
        <w:rPr>
          <w:rFonts w:ascii="Times New Roman" w:hAnsi="Times New Roman" w:cs="Times New Roman"/>
          <w:sz w:val="24"/>
          <w:szCs w:val="24"/>
        </w:rPr>
        <w:t>344258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3.</w:t>
      </w:r>
      <w:r w:rsidRPr="00DD642C">
        <w:rPr>
          <w:rFonts w:ascii="Times New Roman" w:hAnsi="Times New Roman" w:cs="Times New Roman"/>
          <w:sz w:val="24"/>
          <w:szCs w:val="24"/>
        </w:rPr>
        <w:tab/>
        <w:t>Szymanski DB. Breaking the WAVE complex: the point of Arabidopsis trichomes. Curr Opin Plant Biol. 2005;8(1):103-12. doi: 10.1016/j.pbi.2004.11.004. PubMed PMID: 1565340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4.</w:t>
      </w:r>
      <w:r w:rsidRPr="00DD642C">
        <w:rPr>
          <w:rFonts w:ascii="Times New Roman" w:hAnsi="Times New Roman" w:cs="Times New Roman"/>
          <w:sz w:val="24"/>
          <w:szCs w:val="24"/>
        </w:rPr>
        <w:tab/>
        <w:t>Du Z, Aghoram K, Outlaw WH, Jr. In vivo phosphorylation of phosphoenolpyruvate carboxylase in guard cells of Vicia faba L. is enhanced by fusicoccin and suppressed by abscisic acid. Arch Biochem Biophys. 1997;337(2):345-50. Epub 1997/01/15. PubMed PMID: 901683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5.</w:t>
      </w:r>
      <w:r w:rsidRPr="00DD642C">
        <w:rPr>
          <w:rFonts w:ascii="Times New Roman" w:hAnsi="Times New Roman" w:cs="Times New Roman"/>
          <w:sz w:val="24"/>
          <w:szCs w:val="24"/>
        </w:rPr>
        <w:tab/>
        <w:t>Ma Y, Szostkiewicz I, Korte A, Moes D, Yang Y, Christmann A, et al. Regulators of PP2C phosphatase activity function as abscisic acid sensors. Science. 2009;324(5930):1064-8. Epub 2009/05/02. doi: 10.1126/science.1172408. PubMed PMID: 1940714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6.</w:t>
      </w:r>
      <w:r w:rsidRPr="00DD642C">
        <w:rPr>
          <w:rFonts w:ascii="Times New Roman" w:hAnsi="Times New Roman" w:cs="Times New Roman"/>
          <w:sz w:val="24"/>
          <w:szCs w:val="24"/>
        </w:rPr>
        <w:tab/>
        <w:t>Park SY, Fung P, Nishimura N, Jensen DR, Fujii H, Zhao Y, et al. Abscisic acid inhibits type 2C protein phosphatases via the PYR/PYL family of START proteins. Science. 2009;324(5930):1068-71. Epub 2009/05/02. doi: 10.1126/science.1173041. PubMed PMID: 19407142; PubMed Central PMCID: PMC282719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7.</w:t>
      </w:r>
      <w:r w:rsidRPr="00DD642C">
        <w:rPr>
          <w:rFonts w:ascii="Times New Roman" w:hAnsi="Times New Roman" w:cs="Times New Roman"/>
          <w:sz w:val="24"/>
          <w:szCs w:val="24"/>
        </w:rPr>
        <w:tab/>
        <w:t>Bak G, Lee EJ, Lee Y, Kato M, Segami S, Sze H, et al. Rapid structural changes and acidification of guard cell vacuoles during stomatal closure require phosphatidylinositol 3,5-bisphosphate. Plant Cell. 2013;25(6):2202-16. Epub 2013/06/13. doi: 10.1105/tpc.113.110411. PubMed PMID: 237573</w:t>
      </w:r>
      <w:r>
        <w:rPr>
          <w:rFonts w:ascii="Times New Roman" w:hAnsi="Times New Roman" w:cs="Times New Roman"/>
          <w:sz w:val="24"/>
          <w:szCs w:val="24"/>
        </w:rPr>
        <w:t>98; PubMed Central PMCID: PMC</w:t>
      </w:r>
      <w:r w:rsidRPr="00DD642C">
        <w:rPr>
          <w:rFonts w:ascii="Times New Roman" w:hAnsi="Times New Roman" w:cs="Times New Roman"/>
          <w:sz w:val="24"/>
          <w:szCs w:val="24"/>
        </w:rPr>
        <w:t>372362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8.</w:t>
      </w:r>
      <w:r w:rsidRPr="00DD642C">
        <w:rPr>
          <w:rFonts w:ascii="Times New Roman" w:hAnsi="Times New Roman" w:cs="Times New Roman"/>
          <w:sz w:val="24"/>
          <w:szCs w:val="24"/>
        </w:rPr>
        <w:tab/>
        <w:t>Guo L, Wang X. Crosstalk between Phospholipase D and Sphingosine Kinase in Plant Stress Signaling. Front Plant Sci. 2012;3:51. Epub 2012/05/29. doi: 10.3389/fpls.2012.00051. PubMed PMID: 22639650; PubMed Central PMCID: PMC335562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19.</w:t>
      </w:r>
      <w:r w:rsidRPr="00DD642C">
        <w:rPr>
          <w:rFonts w:ascii="Times New Roman" w:hAnsi="Times New Roman" w:cs="Times New Roman"/>
          <w:sz w:val="24"/>
          <w:szCs w:val="24"/>
        </w:rPr>
        <w:tab/>
        <w:t>Coursol S, Fan LM, Le Stunff H, Spiegel S, Gilroy S, Assmann SM. Sphingolipid signalling in Arabidopsis guard cells involves heterotrimeric G proteins. Nature. 2003;423(6940):651-4. Epub 2003/06/06. doi: 10.1038/nature01643. PubMed PMID: 1278934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0.</w:t>
      </w:r>
      <w:r w:rsidRPr="00DD642C">
        <w:rPr>
          <w:rFonts w:ascii="Times New Roman" w:hAnsi="Times New Roman" w:cs="Times New Roman"/>
          <w:sz w:val="24"/>
          <w:szCs w:val="24"/>
        </w:rPr>
        <w:tab/>
        <w:t>Zhang W, Fan LM, Wu WH. Osmo-sensitive and stretch-activated calcium-permeable channels in Vicia faba guard cells are regulated by actin dynamics. Plant Physiol. 2007;143(3):1140-51. Epub 2007/01/30. doi: 10.1104/pp.106.091405. PubMed PMID: 17259289; PubMed Central PMCID: PMC182092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1.</w:t>
      </w:r>
      <w:r w:rsidRPr="00DD642C">
        <w:rPr>
          <w:rFonts w:ascii="Times New Roman" w:hAnsi="Times New Roman" w:cs="Times New Roman"/>
          <w:sz w:val="24"/>
          <w:szCs w:val="24"/>
        </w:rPr>
        <w:tab/>
        <w:t>Grondin A, Rodrigues O, Verdoucq L, Merlot S, Leonhardt N, Maurel C. Aquaporins Contribute to ABA-Triggered Stomatal Closure through OST1-Mediated Phosphorylation. Plant Cell. 2015;27(7):1945-54. Epub 2015/07/15. doi: 10.1105/tpc.15.00421. PubMed PMID: 261635</w:t>
      </w:r>
      <w:r>
        <w:rPr>
          <w:rFonts w:ascii="Times New Roman" w:hAnsi="Times New Roman" w:cs="Times New Roman"/>
          <w:sz w:val="24"/>
          <w:szCs w:val="24"/>
        </w:rPr>
        <w:t>75; PubMed Central PMCID: PMC</w:t>
      </w:r>
      <w:r w:rsidRPr="00DD642C">
        <w:rPr>
          <w:rFonts w:ascii="Times New Roman" w:hAnsi="Times New Roman" w:cs="Times New Roman"/>
          <w:sz w:val="24"/>
          <w:szCs w:val="24"/>
        </w:rPr>
        <w:t>453136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2.</w:t>
      </w:r>
      <w:r w:rsidRPr="00DD642C">
        <w:rPr>
          <w:rFonts w:ascii="Times New Roman" w:hAnsi="Times New Roman" w:cs="Times New Roman"/>
          <w:sz w:val="24"/>
          <w:szCs w:val="24"/>
        </w:rPr>
        <w:tab/>
        <w:t>Staxen I, Pical C, Montgomery LT, Gray JE, Hetherington AM, McAinsh MR. Abscisic acid induces oscillations in guard-cell cytosolic free calcium that involve phosphoinositide-specific phospholipase C. Proc Natl Acad Sci U S A. 1999;96(4):1779-84. PubMed PMID: 9990101; PubMed Central PMCID: PMC1559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3.</w:t>
      </w:r>
      <w:r w:rsidRPr="00DD642C">
        <w:rPr>
          <w:rFonts w:ascii="Times New Roman" w:hAnsi="Times New Roman" w:cs="Times New Roman"/>
          <w:sz w:val="24"/>
          <w:szCs w:val="24"/>
        </w:rPr>
        <w:tab/>
        <w:t xml:space="preserve">Lemtiri-Chlieh F, MacRobbie EA, Webb AA, Manison NF, Brownlee C, Skepper JN, et al. Inositol hexakisphosphate mobilizes an endomembrane store of calcium in guard cells. Proc Natl Acad Sci U S A. </w:t>
      </w:r>
      <w:r w:rsidRPr="00DD642C">
        <w:rPr>
          <w:rFonts w:ascii="Times New Roman" w:hAnsi="Times New Roman" w:cs="Times New Roman"/>
          <w:sz w:val="24"/>
          <w:szCs w:val="24"/>
        </w:rPr>
        <w:lastRenderedPageBreak/>
        <w:t>2003;100(17):10091-5. Epub 2003/08/13. doi: 10.1073/pnas.1133289100. PubMed PMID: 12913129; PubMed Central PMCID: PMC18777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4.</w:t>
      </w:r>
      <w:r w:rsidRPr="00DD642C">
        <w:rPr>
          <w:rFonts w:ascii="Times New Roman" w:hAnsi="Times New Roman" w:cs="Times New Roman"/>
          <w:sz w:val="24"/>
          <w:szCs w:val="24"/>
        </w:rPr>
        <w:tab/>
        <w:t>Geiger D, Maierhofer T, Al-Rasheid KA, Scherzer S, Mumm P, Liese A, et al. Stomatal closure by fast abscisic acid signaling is mediated by the guard cell anion channel SLAH3 and the receptor RCAR1. Sci Signal. 2011;4(173):ra32. Epub 2011/05/19. doi: 10.1126/scisignal.2001346. PubMed PMID: 2158672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5.</w:t>
      </w:r>
      <w:r w:rsidRPr="00DD642C">
        <w:rPr>
          <w:rFonts w:ascii="Times New Roman" w:hAnsi="Times New Roman" w:cs="Times New Roman"/>
          <w:sz w:val="24"/>
          <w:szCs w:val="24"/>
        </w:rPr>
        <w:tab/>
        <w:t>Scherzer S, Maierhofer T, Al-Rasheid KA, Geiger D, Hedrich R. Multiple calcium-dependent kinases modulate ABA-activated guard cell anion channels. Mol Plant. 2012;5(6):1409-12. Epub 2012/08/31. doi: 10.1093/mp/sss084. PubMed PMID: 2293371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6.</w:t>
      </w:r>
      <w:r w:rsidRPr="00DD642C">
        <w:rPr>
          <w:rFonts w:ascii="Times New Roman" w:hAnsi="Times New Roman" w:cs="Times New Roman"/>
          <w:sz w:val="24"/>
          <w:szCs w:val="24"/>
        </w:rPr>
        <w:tab/>
        <w:t>Geiger D, Scherzer S, Mumm P, Marten I, Ache P, Matschi S, et al. Guard cell anion channel SLAC1 is regulated by CDPK protein kinases with distinct Ca2+ affinities. Proc Natl Acad Sci U S A. 2010;107(17):8023-8. Epub 2010/04/14. doi: 10.1073/pnas.0912030107. PubMed PMID: 203858</w:t>
      </w:r>
      <w:r>
        <w:rPr>
          <w:rFonts w:ascii="Times New Roman" w:hAnsi="Times New Roman" w:cs="Times New Roman"/>
          <w:sz w:val="24"/>
          <w:szCs w:val="24"/>
        </w:rPr>
        <w:t>16; PubMed Central PMCID: PMC</w:t>
      </w:r>
      <w:r w:rsidRPr="00DD642C">
        <w:rPr>
          <w:rFonts w:ascii="Times New Roman" w:hAnsi="Times New Roman" w:cs="Times New Roman"/>
          <w:sz w:val="24"/>
          <w:szCs w:val="24"/>
        </w:rPr>
        <w:t>286789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7.</w:t>
      </w:r>
      <w:r w:rsidRPr="00DD642C">
        <w:rPr>
          <w:rFonts w:ascii="Times New Roman" w:hAnsi="Times New Roman" w:cs="Times New Roman"/>
          <w:sz w:val="24"/>
          <w:szCs w:val="24"/>
        </w:rPr>
        <w:tab/>
        <w:t>Swatek KN, Wilson RS, Ahsan N, Tritz RL, Thelen JJ. Multisite phosphorylation of 14-3-3 proteins by calcium-dependent protein kinases. Biochem J. 2014;459(1):15-25. Epub 2014/01/21. doi: 10.1042/BJ20130035. PubMed PMID: 24438037; PubMed Central PMCID: PMC412718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8.</w:t>
      </w:r>
      <w:r w:rsidRPr="00DD642C">
        <w:rPr>
          <w:rFonts w:ascii="Times New Roman" w:hAnsi="Times New Roman" w:cs="Times New Roman"/>
          <w:sz w:val="24"/>
          <w:szCs w:val="24"/>
        </w:rPr>
        <w:tab/>
        <w:t>Umezawa T, Sugiyama N, Mizoguchi M, Hayashi S, Myouga F, Yamaguchi-Shinozaki K, et al. Type 2C protein phosphatases directly regulate abscisic acid-activated protein kinases in Arabidopsis. Proc Natl Acad Sci U S A. 2009;106(41):17588-93. doi: 10.1073/pnas.0907095106. PubMed PMID: 19805022; PubMed Central PMCID: PMC275437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29.</w:t>
      </w:r>
      <w:r w:rsidRPr="00DD642C">
        <w:rPr>
          <w:rFonts w:ascii="Times New Roman" w:hAnsi="Times New Roman" w:cs="Times New Roman"/>
          <w:sz w:val="24"/>
          <w:szCs w:val="24"/>
        </w:rPr>
        <w:tab/>
        <w:t>Vlad F, Rubio S, Rodrigues A, Sirichandra C, Belin C, Robert N, et al. Protein phosphatases 2C regulate the activation of the Snf1-related kinase OST1 by abscisic acid in Arabidopsis. Plant Cell. 2009;21(10):3170-84. doi: 10.1105/tpc.109.069179. PubMed PMID: 19855047; PubMed Central PMCID: PMCPMC278229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0.</w:t>
      </w:r>
      <w:r w:rsidRPr="00DD642C">
        <w:rPr>
          <w:rFonts w:ascii="Times New Roman" w:hAnsi="Times New Roman" w:cs="Times New Roman"/>
          <w:sz w:val="24"/>
          <w:szCs w:val="24"/>
        </w:rPr>
        <w:tab/>
        <w:t>Jammes F, Song C, Shin D, Munemasa S, Takeda K, Gu D, et al. MAP kinases MPK9 and MPK12 are preferentially expressed in guard cells and positively regulate ROS-mediated ABA signaling. Proc Natl Acad Sci U S A. 2009;106(48):20520-5. Epub 2009/11/17. doi: 10.1073/pnas.0907205106. PubMed PMID: 199105</w:t>
      </w:r>
      <w:r>
        <w:rPr>
          <w:rFonts w:ascii="Times New Roman" w:hAnsi="Times New Roman" w:cs="Times New Roman"/>
          <w:sz w:val="24"/>
          <w:szCs w:val="24"/>
        </w:rPr>
        <w:t>30; PubMed Central PMCID: PMC</w:t>
      </w:r>
      <w:r w:rsidRPr="00DD642C">
        <w:rPr>
          <w:rFonts w:ascii="Times New Roman" w:hAnsi="Times New Roman" w:cs="Times New Roman"/>
          <w:sz w:val="24"/>
          <w:szCs w:val="24"/>
        </w:rPr>
        <w:t>277660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1.</w:t>
      </w:r>
      <w:r w:rsidRPr="00DD642C">
        <w:rPr>
          <w:rFonts w:ascii="Times New Roman" w:hAnsi="Times New Roman" w:cs="Times New Roman"/>
          <w:sz w:val="24"/>
          <w:szCs w:val="24"/>
        </w:rPr>
        <w:tab/>
        <w:t>Sanders D, Pelloux J, Brownlee C, Harper JF. Calcium at the crossroads of signaling. Plant Cell. 2002;14 Suppl:S401-17. PubMed PMID: 120452</w:t>
      </w:r>
      <w:r>
        <w:rPr>
          <w:rFonts w:ascii="Times New Roman" w:hAnsi="Times New Roman" w:cs="Times New Roman"/>
          <w:sz w:val="24"/>
          <w:szCs w:val="24"/>
        </w:rPr>
        <w:t>91; PubMed Central PMCID: PMC</w:t>
      </w:r>
      <w:r w:rsidRPr="00DD642C">
        <w:rPr>
          <w:rFonts w:ascii="Times New Roman" w:hAnsi="Times New Roman" w:cs="Times New Roman"/>
          <w:sz w:val="24"/>
          <w:szCs w:val="24"/>
        </w:rPr>
        <w:t>15126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2.</w:t>
      </w:r>
      <w:r w:rsidRPr="00DD642C">
        <w:rPr>
          <w:rFonts w:ascii="Times New Roman" w:hAnsi="Times New Roman" w:cs="Times New Roman"/>
          <w:sz w:val="24"/>
          <w:szCs w:val="24"/>
        </w:rPr>
        <w:tab/>
        <w:t>Ward JM, Schroeder JI. Calcium-Activated K+ Channels and Calcium-Induced Calcium Release by Slow Vacuolar Ion Channels in Guard Cell Vacuoles Implicated in the Control of Stomatal Closure. Plant Cell. 1994;6(5):669-83. doi: 10.1105/tpc.6.5.669. PubMed PMID: 12244253; PubMed Central PMCID: PMC16046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3.</w:t>
      </w:r>
      <w:r w:rsidRPr="00DD642C">
        <w:rPr>
          <w:rFonts w:ascii="Times New Roman" w:hAnsi="Times New Roman" w:cs="Times New Roman"/>
          <w:sz w:val="24"/>
          <w:szCs w:val="24"/>
        </w:rPr>
        <w:tab/>
        <w:t>Sasaki T, Mori IC, Furuichi T, Munemasa S, Toyooka K, Matsuoka K, et al. Closing plant stomata requires a homolog of an aluminum-activated malate transporter. Plant Cell Physiol. 2010;51(3):354-65. Epub 2010/02/16. doi: 10.1093/pcp/pcq016. PubMed PMID: 20154005; PubMed Central PMCID: PMC283587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4.</w:t>
      </w:r>
      <w:r w:rsidRPr="00DD642C">
        <w:rPr>
          <w:rFonts w:ascii="Times New Roman" w:hAnsi="Times New Roman" w:cs="Times New Roman"/>
          <w:sz w:val="24"/>
          <w:szCs w:val="24"/>
        </w:rPr>
        <w:tab/>
        <w:t>Kinoshita T, Nishimura M, Shimazaki K. Cytosolic Concentration of Ca2+ Regulates the Plasma Membrane H+-ATPase in Guard Cells of Fava Bean. Plant Cell. 1995;7(8):1333-42. doi: 10.1105/tpc.7.8.1333. PubMed PMID: 12242406; PubMed Central PMCID: PMC16095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5.</w:t>
      </w:r>
      <w:r w:rsidRPr="00DD642C">
        <w:rPr>
          <w:rFonts w:ascii="Times New Roman" w:hAnsi="Times New Roman" w:cs="Times New Roman"/>
          <w:sz w:val="24"/>
          <w:szCs w:val="24"/>
        </w:rPr>
        <w:tab/>
        <w:t>Pei ZM, Baizabal-Aguirre VM, Allen GJ, Schroeder JI. A transient outward-rectifying K+ channel current down-regulated by cytosolic Ca2+ in Arabidopsis thaliana guard cells. Proc Natl Acad Sci U S A. 1998;95(11):6548-53. PubMed PMID: 9601004; PubMed Central PMCID: PMC2787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6.</w:t>
      </w:r>
      <w:r w:rsidRPr="00DD642C">
        <w:rPr>
          <w:rFonts w:ascii="Times New Roman" w:hAnsi="Times New Roman" w:cs="Times New Roman"/>
          <w:sz w:val="24"/>
          <w:szCs w:val="24"/>
        </w:rPr>
        <w:tab/>
        <w:t>Otterhag L, Sommarin M, Pical C. N-terminal EF-hand-like domain is required for phosphoinositide-specific phospholipase C activity in Arabidopsis thaliana. FEBS Lett. 2001;497(2-3):165-70. Epub 2001/05/30. doi: S0014-5793(01)02453-X [pii]. PubMed PMID: 1137743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7.</w:t>
      </w:r>
      <w:r w:rsidRPr="00DD642C">
        <w:rPr>
          <w:rFonts w:ascii="Times New Roman" w:hAnsi="Times New Roman" w:cs="Times New Roman"/>
          <w:sz w:val="24"/>
          <w:szCs w:val="24"/>
        </w:rPr>
        <w:tab/>
        <w:t>Kim YM, Han YJ, Hwang OJ, Lee SS, Shin AY, Kim SY, et al. Overexpression of Arabidopsis translationally controlled tumor protein gene AtTCTP enhances drought tolerance with rapid ABA-induced stomatal closure. Mol Cells. 2012;33(6):617-26. Epub 2012/05/23. doi: 10.1007/s10059-012-0080-8. PubMed PMID: 22610367; PubMed Central PMCID: PMCPMC388775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8.</w:t>
      </w:r>
      <w:r w:rsidRPr="00DD642C">
        <w:rPr>
          <w:rFonts w:ascii="Times New Roman" w:hAnsi="Times New Roman" w:cs="Times New Roman"/>
          <w:sz w:val="24"/>
          <w:szCs w:val="24"/>
        </w:rPr>
        <w:tab/>
        <w:t>Schroeder JI, Hagiwara S. Repetitive increases in cytosolic Ca</w:t>
      </w:r>
      <w:r w:rsidRPr="00DD642C">
        <w:rPr>
          <w:rFonts w:ascii="Times New Roman" w:hAnsi="Times New Roman" w:cs="Times New Roman"/>
          <w:sz w:val="24"/>
          <w:szCs w:val="24"/>
          <w:vertAlign w:val="superscript"/>
        </w:rPr>
        <w:t>2+</w:t>
      </w:r>
      <w:r w:rsidRPr="00DD642C">
        <w:rPr>
          <w:rFonts w:ascii="Times New Roman" w:hAnsi="Times New Roman" w:cs="Times New Roman"/>
          <w:sz w:val="24"/>
          <w:szCs w:val="24"/>
        </w:rPr>
        <w:t xml:space="preserve"> of guard cells by abscisic acid activation of nonselective Ca2+ permeable channels. Proc Natl Acad Sci U S A. 1990;87(23):9305-9. PubMed PMID: 2174559</w:t>
      </w:r>
      <w:r>
        <w:rPr>
          <w:rFonts w:ascii="Times New Roman" w:hAnsi="Times New Roman" w:cs="Times New Roman"/>
          <w:sz w:val="24"/>
          <w:szCs w:val="24"/>
        </w:rPr>
        <w:t>; PubMed Central PMCID: PMC</w:t>
      </w:r>
      <w:r w:rsidRPr="00DD642C">
        <w:rPr>
          <w:rFonts w:ascii="Times New Roman" w:hAnsi="Times New Roman" w:cs="Times New Roman"/>
          <w:sz w:val="24"/>
          <w:szCs w:val="24"/>
        </w:rPr>
        <w:t>5515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39.</w:t>
      </w:r>
      <w:r w:rsidRPr="00DD642C">
        <w:rPr>
          <w:rFonts w:ascii="Times New Roman" w:hAnsi="Times New Roman" w:cs="Times New Roman"/>
          <w:sz w:val="24"/>
          <w:szCs w:val="24"/>
        </w:rPr>
        <w:tab/>
        <w:t xml:space="preserve">Hosy E, Vavasseur A, Mouline K, Dreyer I, Gaymard F, Poree F, et al. The Arabidopsis outward K+ channel GORK is involved in regulation of stomatal movements and plant transpiration. Proc Natl Acad Sci U S </w:t>
      </w:r>
      <w:r w:rsidRPr="00DD642C">
        <w:rPr>
          <w:rFonts w:ascii="Times New Roman" w:hAnsi="Times New Roman" w:cs="Times New Roman"/>
          <w:sz w:val="24"/>
          <w:szCs w:val="24"/>
        </w:rPr>
        <w:lastRenderedPageBreak/>
        <w:t>A. 2003;100(9):5549-54. doi: 10.1073/pnas.0733970100. PubMed PMID: 12671068; PubMed Central PMCID: PMC15438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0.</w:t>
      </w:r>
      <w:r w:rsidRPr="00DD642C">
        <w:rPr>
          <w:rFonts w:ascii="Times New Roman" w:hAnsi="Times New Roman" w:cs="Times New Roman"/>
          <w:sz w:val="24"/>
          <w:szCs w:val="24"/>
        </w:rPr>
        <w:tab/>
        <w:t>Allen GJ, Murata Y, Chu SP, Nafisi M, Schroeder JI. Hypersensitivity of abscisic acid-induced cytosolic calcium increases in the Arabidopsis farnesyltransferase mutant era1-2. Plant Cell. 2002;14(7):1649-62. Epub 2002/07/18. PubMed PMID: 12119381; PubMed Central PMCID: PMC15071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1.</w:t>
      </w:r>
      <w:r w:rsidRPr="00DD642C">
        <w:rPr>
          <w:rFonts w:ascii="Times New Roman" w:hAnsi="Times New Roman" w:cs="Times New Roman"/>
          <w:sz w:val="24"/>
          <w:szCs w:val="24"/>
        </w:rPr>
        <w:tab/>
        <w:t>Guo L, Devaiah SP, Narasimhan R, Pan X, Zhang Y, Zhang W, et al. Cytosolic glyceraldehyde-3-phosphate dehydrogenases interact with phospholipase Ddelta to transduce hydrogen peroxide signals in the Arabidopsis response to stress. Plant Cell. 2012;24(5):2200-12. Epub 2012/05/17. doi: 10.1105/tpc.111.094946. PubMed PMID: 225894</w:t>
      </w:r>
      <w:r>
        <w:rPr>
          <w:rFonts w:ascii="Times New Roman" w:hAnsi="Times New Roman" w:cs="Times New Roman"/>
          <w:sz w:val="24"/>
          <w:szCs w:val="24"/>
        </w:rPr>
        <w:t>65; PubMed Central PMCID: PMC</w:t>
      </w:r>
      <w:r w:rsidRPr="00DD642C">
        <w:rPr>
          <w:rFonts w:ascii="Times New Roman" w:hAnsi="Times New Roman" w:cs="Times New Roman"/>
          <w:sz w:val="24"/>
          <w:szCs w:val="24"/>
        </w:rPr>
        <w:t>344259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2.</w:t>
      </w:r>
      <w:r w:rsidRPr="00DD642C">
        <w:rPr>
          <w:rFonts w:ascii="Times New Roman" w:hAnsi="Times New Roman" w:cs="Times New Roman"/>
          <w:sz w:val="24"/>
          <w:szCs w:val="24"/>
        </w:rPr>
        <w:tab/>
        <w:t>Pandey S, Assmann SM. The Arabidopsis putative G protein-coupled receptor GCR1 interacts with the G protein alpha subunit GPA1 and regulates abscisic acid signaling. Plant Cell. 2004;16(6):1616-32. doi: 10.1105/tpc.020321. PubMed PMID: 15155892; PubMed Central PMCID: PMC49005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3.</w:t>
      </w:r>
      <w:r w:rsidRPr="00DD642C">
        <w:rPr>
          <w:rFonts w:ascii="Times New Roman" w:hAnsi="Times New Roman" w:cs="Times New Roman"/>
          <w:sz w:val="24"/>
          <w:szCs w:val="24"/>
        </w:rPr>
        <w:tab/>
        <w:t>Yu F, Qian L, Nibau C, Duan Q, Kita D, Levasseur K, et al. FERONIA receptor kinase pathway suppresses abscisic acid signaling in Arabidopsis by activating ABI2 phosphatase. Proc Natl Acad Sci U S A. 2012;109(36):14693-8. Epub 2012/08/22. doi: 10.1073/pnas.1212547109. PubMed PMID: 22908257; PubMed Central PMCID: PMC343782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4.</w:t>
      </w:r>
      <w:r w:rsidRPr="00DD642C">
        <w:rPr>
          <w:rFonts w:ascii="Times New Roman" w:hAnsi="Times New Roman" w:cs="Times New Roman"/>
          <w:sz w:val="24"/>
          <w:szCs w:val="24"/>
        </w:rPr>
        <w:tab/>
        <w:t>Zhang W, Jeon BW, Assmann SM. Heterotrimeric G-protein regulation of ROS signalling and calcium currents in Arabidopsis guard cells. J Exp Bot. 2011;62(7):2371-9. Epub 2011/01/26. doi: 10.1093/jxb/erq424. PubMed PMID: 2126290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5.</w:t>
      </w:r>
      <w:r w:rsidRPr="00DD642C">
        <w:rPr>
          <w:rFonts w:ascii="Times New Roman" w:hAnsi="Times New Roman" w:cs="Times New Roman"/>
          <w:sz w:val="24"/>
          <w:szCs w:val="24"/>
        </w:rPr>
        <w:tab/>
        <w:t>Zhao J, Wang X. Arabidopsis phospholipase Dalpha1 interacts with the heterotrimeric G-protein alpha-subunit through a motif analogous to the DRY motif in G-protein-coupled receptors. J Biol Chem. 2004;279(3):1794-800. doi: 10.1074/jbc.M309529200. PubMed PMID: 1459481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6.</w:t>
      </w:r>
      <w:r w:rsidRPr="00DD642C">
        <w:rPr>
          <w:rFonts w:ascii="Times New Roman" w:hAnsi="Times New Roman" w:cs="Times New Roman"/>
          <w:sz w:val="24"/>
          <w:szCs w:val="24"/>
        </w:rPr>
        <w:tab/>
        <w:t>Mulaudzi T, Ludidi N, Ruzvidzo O, Morse M, Hendricks N, Iwuoha E, et al. Identification of a novel Arabidopsis thaliana nitric oxide-binding molecule with guanylate cyclase activity in vitro. FEBS Lett. 2011;585(17):2693-7. Epub 2011/08/09. doi: 10.1016/j.febslet.2011.07.023. PubMed PMID: 2182043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7.</w:t>
      </w:r>
      <w:r w:rsidRPr="00DD642C">
        <w:rPr>
          <w:rFonts w:ascii="Times New Roman" w:hAnsi="Times New Roman" w:cs="Times New Roman"/>
          <w:sz w:val="24"/>
          <w:szCs w:val="24"/>
        </w:rPr>
        <w:tab/>
        <w:t>Merlot S, Leonhardt N, Fenzi F, Valon C, Costa M, Piette L, et al. Constitutive activation of a plasma membrane H(+)-ATPase prevents abscisic acid-mediated stomatal closure. EMBO J. 2007;26(13):3216-26. Epub 2007/06/09. doi: 10.1038/sj.emboj.7601750. PubMed PMID: 17557075; PubMed Central PMCID: PMC191409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8.</w:t>
      </w:r>
      <w:r w:rsidRPr="00DD642C">
        <w:rPr>
          <w:rFonts w:ascii="Times New Roman" w:hAnsi="Times New Roman" w:cs="Times New Roman"/>
          <w:sz w:val="24"/>
          <w:szCs w:val="24"/>
        </w:rPr>
        <w:tab/>
        <w:t>Nagy SK, Darula Z, Kallai BM, Bogre L, Banhegyi G, Medzihradszky KF, et al. Activation of AtMPK9 through autophosphorylation that makes it independent of the canonical MAPK cascades. Biochem J. 2015;467(1):167-75. Epub 2015/02/04. doi: 10.1042/BJ20141176. PubMed PMID: 2564666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49.</w:t>
      </w:r>
      <w:r w:rsidRPr="00DD642C">
        <w:rPr>
          <w:rFonts w:ascii="Times New Roman" w:hAnsi="Times New Roman" w:cs="Times New Roman"/>
          <w:sz w:val="24"/>
          <w:szCs w:val="24"/>
        </w:rPr>
        <w:tab/>
        <w:t>Suh SJ, Wang YF, Frelet A, Leonhardt N, Klein M, Forestier C, et al. The ATP binding cassette transporter AtMRP5 modulates anion and calcium channel activities in Arabidopsis guard cells. J Biol Chem. 2007;282(3):1916-24. Epub 2006/11/14. doi: 10.1074/jbc.M607926200. PubMed PMID: 1709874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0.</w:t>
      </w:r>
      <w:r w:rsidRPr="00DD642C">
        <w:rPr>
          <w:rFonts w:ascii="Times New Roman" w:hAnsi="Times New Roman" w:cs="Times New Roman"/>
          <w:sz w:val="24"/>
          <w:szCs w:val="24"/>
        </w:rPr>
        <w:tab/>
        <w:t>Dittrich P, Raschke K. Malate metabolism in isolated epidermis of Commelina communis L. in relation to stomatal functioning. Planta. 1977;134(1):77-81. Epub 1977/01/01. doi: 10.1007/BF00390098. PubMed PMID: 2441958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1.</w:t>
      </w:r>
      <w:r w:rsidRPr="00DD642C">
        <w:rPr>
          <w:rFonts w:ascii="Times New Roman" w:hAnsi="Times New Roman" w:cs="Times New Roman"/>
          <w:sz w:val="24"/>
          <w:szCs w:val="24"/>
        </w:rPr>
        <w:tab/>
        <w:t>Jiang Y, Wu K, Lin F, Qu Y, Liu X, Zhang Q. Phosphatidic acid integrates calcium signaling and microtubule dynamics into regulating ABA-induced stomatal closure in Arabidopsis. Planta. 2014;239(3):565-75. doi: 10.1007/s00425-013-1999-5. PubMed PMID: 2427100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2.</w:t>
      </w:r>
      <w:r w:rsidRPr="00DD642C">
        <w:rPr>
          <w:rFonts w:ascii="Times New Roman" w:hAnsi="Times New Roman" w:cs="Times New Roman"/>
          <w:sz w:val="24"/>
          <w:szCs w:val="24"/>
        </w:rPr>
        <w:tab/>
        <w:t>Gardner MK, Zanic M, Howard J. Microtubule catastrophe and rescue. Curr Opin Cell Biol. 2013;25(1):14-22. Epub 2012/10/25. doi: 10.1016/j.ceb.2012.09.006. PubMed PMID: 230927</w:t>
      </w:r>
      <w:r>
        <w:rPr>
          <w:rFonts w:ascii="Times New Roman" w:hAnsi="Times New Roman" w:cs="Times New Roman"/>
          <w:sz w:val="24"/>
          <w:szCs w:val="24"/>
        </w:rPr>
        <w:t>53; PubMed Central PMCID: PMC</w:t>
      </w:r>
      <w:r w:rsidRPr="00DD642C">
        <w:rPr>
          <w:rFonts w:ascii="Times New Roman" w:hAnsi="Times New Roman" w:cs="Times New Roman"/>
          <w:sz w:val="24"/>
          <w:szCs w:val="24"/>
        </w:rPr>
        <w:t>3556214.</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3.</w:t>
      </w:r>
      <w:r w:rsidRPr="00DD642C">
        <w:rPr>
          <w:rFonts w:ascii="Times New Roman" w:hAnsi="Times New Roman" w:cs="Times New Roman"/>
          <w:sz w:val="24"/>
          <w:szCs w:val="24"/>
        </w:rPr>
        <w:tab/>
        <w:t>Hunt L, Lerner F, Ziegler M. NAD - new roles in signalling and gene regulation in plants. New Phytol. 2004;163(1):31-44. doi: 10.1111/j.1469-8137.2004.01087.x. PubMed PMID: WOS:00022197760000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4.</w:t>
      </w:r>
      <w:r w:rsidRPr="00DD642C">
        <w:rPr>
          <w:rFonts w:ascii="Times New Roman" w:hAnsi="Times New Roman" w:cs="Times New Roman"/>
          <w:sz w:val="24"/>
          <w:szCs w:val="24"/>
        </w:rPr>
        <w:tab/>
        <w:t>Desikan R, Griffiths R, Hancock J, Neill S. A new role for an old enzyme: nitrate reductase-mediated nitric oxide generation is required for abscisic acid-induced stomatal closure in Arabidopsis thaliana. Proc Natl Acad Sci U S A. 2002;99(25):16314-8. Epub 2002/11/26. doi: 10.1073/pnas.252461999. PubMed PMID: 12446847; PubMed Central PMCID: PMC13860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lastRenderedPageBreak/>
        <w:t>55.</w:t>
      </w:r>
      <w:r w:rsidRPr="00DD642C">
        <w:rPr>
          <w:rFonts w:ascii="Times New Roman" w:hAnsi="Times New Roman" w:cs="Times New Roman"/>
          <w:sz w:val="24"/>
          <w:szCs w:val="24"/>
        </w:rPr>
        <w:tab/>
        <w:t>Sokolovski S, Blatt MR. Nitric oxide block of outward-rectifying K+ channels indicates direct control by protein nitrosylation in guard cells. Plant Physiol. 2004;136(4):4275-84. doi: 10.1104/pp.104.050344. PubMed PMID: 15563619; PubMed Central PMCID: PMC53585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6.</w:t>
      </w:r>
      <w:r w:rsidRPr="00DD642C">
        <w:rPr>
          <w:rFonts w:ascii="Times New Roman" w:hAnsi="Times New Roman" w:cs="Times New Roman"/>
          <w:sz w:val="24"/>
          <w:szCs w:val="24"/>
        </w:rPr>
        <w:tab/>
        <w:t>Distefano AM, Scuffi D, Garcia-Mata C, Lamattina L, Laxalt AM. Phospholipase Ddelta is involved in nitric oxide-induced stomatal closure. Planta. 2012;236(6):1899-907. Epub 2012/08/31. doi: 10.1007/s00425-012-1745-4. PubMed PMID: 2293284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7.</w:t>
      </w:r>
      <w:r w:rsidRPr="00DD642C">
        <w:rPr>
          <w:rFonts w:ascii="Times New Roman" w:hAnsi="Times New Roman" w:cs="Times New Roman"/>
          <w:sz w:val="24"/>
          <w:szCs w:val="24"/>
        </w:rPr>
        <w:tab/>
        <w:t>Sokolovski S, Hills A, Gay RA, Blatt MR. Functional interaction of the SNARE protein NtSyp121 in Ca2+ channel gating, Ca2+ transients and ABA signalling of stomatal guard cells. Mol Plant. 2008;1(2):347-58. Epub 2008/03/01. doi: 10.1093/mp/ssm029. PubMed PMID: 19825544.</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8.</w:t>
      </w:r>
      <w:r w:rsidRPr="00DD642C">
        <w:rPr>
          <w:rFonts w:ascii="Times New Roman" w:hAnsi="Times New Roman" w:cs="Times New Roman"/>
          <w:sz w:val="24"/>
          <w:szCs w:val="24"/>
        </w:rPr>
        <w:tab/>
        <w:t>Imes D, Mumm P, Bohm J, Al-Rasheid KA, Marten I, Geiger D, et al. Open stomata 1 (OST1) kinase controls R-type anion channel QUAC1 in Arabidopsis guard cells. Plant J. 2013;74(3):372-82. Epub 2013/03/05. doi: 10.1111/tpj.12133. PubMed PMID: 2345233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59.</w:t>
      </w:r>
      <w:r w:rsidRPr="00DD642C">
        <w:rPr>
          <w:rFonts w:ascii="Times New Roman" w:hAnsi="Times New Roman" w:cs="Times New Roman"/>
          <w:sz w:val="24"/>
          <w:szCs w:val="24"/>
        </w:rPr>
        <w:tab/>
        <w:t>Sirichandra C, Gu D, Hu HC, Davanture M, Lee S, Djaoui M, et al. Phosphorylation of the Arabidopsis AtrbohF NADPH oxidase by OST1 protein kinase. FEBS Lett. 2009;583(18):2982-6. Epub 2009/09/01. doi: 10.1016/j.febslet.2009.08.033. PubMed PMID: 1971682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0.</w:t>
      </w:r>
      <w:r w:rsidRPr="00DD642C">
        <w:rPr>
          <w:rFonts w:ascii="Times New Roman" w:hAnsi="Times New Roman" w:cs="Times New Roman"/>
          <w:sz w:val="24"/>
          <w:szCs w:val="24"/>
        </w:rPr>
        <w:tab/>
        <w:t>Acharya BR, Jeon BW, Zhang W, Assmann SM. Open Stomata 1 (OST1) is limiting in abscisic acid responses of Arabidopsis guard cells. New Phytol. 2013;200(4):1049-63. Epub 2013/09/17. doi: 10.1111/nph.12469. PubMed PMID: 2403325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1.</w:t>
      </w:r>
      <w:r w:rsidRPr="00DD642C">
        <w:rPr>
          <w:rFonts w:ascii="Times New Roman" w:hAnsi="Times New Roman" w:cs="Times New Roman"/>
          <w:sz w:val="24"/>
          <w:szCs w:val="24"/>
        </w:rPr>
        <w:tab/>
        <w:t>Zhang W, Qin C, Zhao J, Wang X. Phospholipase D alpha 1-derived phosphatidic acid interacts with ABI1 phosphatase 2C and regulates abscisic acid signaling. Proc Natl Acad Sci U S A. 2004;101(25):9508-13. Epub 2004/06/16. doi: 10.1073/pnas.0402112101. PubMed PMID: 15197253; PubMed Central PMCID: PMC43900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2.</w:t>
      </w:r>
      <w:r w:rsidRPr="00DD642C">
        <w:rPr>
          <w:rFonts w:ascii="Times New Roman" w:hAnsi="Times New Roman" w:cs="Times New Roman"/>
          <w:sz w:val="24"/>
          <w:szCs w:val="24"/>
        </w:rPr>
        <w:tab/>
        <w:t>Zhang Y, Zhu H, Zhang Q, Li M, Yan M, Wang R, et al. Phospholipase dalpha1 and phosphatidic acid regulate NADPH oxidase activity and production of reactive oxygen species in ABA-mediated stomatal closure in Arabidopsis. Plant Cell. 2009;21(8):2357-77. Epub 2009/08/20. doi: 10.1105/tpc.108.062992. PubMed PMID: 19690149; PubMed Central PMCID: PMC275194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3.</w:t>
      </w:r>
      <w:r w:rsidRPr="00DD642C">
        <w:rPr>
          <w:rFonts w:ascii="Times New Roman" w:hAnsi="Times New Roman" w:cs="Times New Roman"/>
          <w:sz w:val="24"/>
          <w:szCs w:val="24"/>
        </w:rPr>
        <w:tab/>
        <w:t>Guo L, Mishra G, Taylor K, Wang X. Phosphatidic acid binds and stimulates Arabidopsis sphingosine kinases. J Biol Chem. 2011;286(15):13336-45. Epub 2011/02/19. doi: 10.1074/jbc.M110.190892. PubMed PMID: 213303</w:t>
      </w:r>
      <w:r>
        <w:rPr>
          <w:rFonts w:ascii="Times New Roman" w:hAnsi="Times New Roman" w:cs="Times New Roman"/>
          <w:sz w:val="24"/>
          <w:szCs w:val="24"/>
        </w:rPr>
        <w:t>71; PubMed Central PMCID: PMC</w:t>
      </w:r>
      <w:r w:rsidRPr="00DD642C">
        <w:rPr>
          <w:rFonts w:ascii="Times New Roman" w:hAnsi="Times New Roman" w:cs="Times New Roman"/>
          <w:sz w:val="24"/>
          <w:szCs w:val="24"/>
        </w:rPr>
        <w:t>307568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4.</w:t>
      </w:r>
      <w:r w:rsidRPr="00DD642C">
        <w:rPr>
          <w:rFonts w:ascii="Times New Roman" w:hAnsi="Times New Roman" w:cs="Times New Roman"/>
          <w:sz w:val="24"/>
          <w:szCs w:val="24"/>
        </w:rPr>
        <w:tab/>
        <w:t>Pappan KL, Wang X. Assaying different types of plant phospholipase D activities in vitro. Methods Mol Biol. 2013;1009:205-17. doi: 10.1007/978-1-62703-401-2_19. PubMed PMID: 2368153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5.</w:t>
      </w:r>
      <w:r w:rsidRPr="00DD642C">
        <w:rPr>
          <w:rFonts w:ascii="Times New Roman" w:hAnsi="Times New Roman" w:cs="Times New Roman"/>
          <w:sz w:val="24"/>
          <w:szCs w:val="24"/>
        </w:rPr>
        <w:tab/>
        <w:t>Suhita D, Raghavendra AS, Kwak JM, Vavasseur A. Cytoplasmic alkalization precedes reactive oxygen species production during methyl jasmonate- and abscisic acid-induced stomatal closure. Plant Physiol. 2004;134(4):1536-45. doi: 10.1104/pp.103.032250. PubMed PMID: 15064385; PubMed Central PMCID: PMC41982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6.</w:t>
      </w:r>
      <w:r w:rsidRPr="00DD642C">
        <w:rPr>
          <w:rFonts w:ascii="Times New Roman" w:hAnsi="Times New Roman" w:cs="Times New Roman"/>
          <w:sz w:val="24"/>
          <w:szCs w:val="24"/>
        </w:rPr>
        <w:tab/>
        <w:t>Li S, Assmann SM, Albert R. Predicting essential components of signal transduction networks: a dynamic model of guard cell abscisic acid signaling. PLoS Biol. 2006;4(10):e312. Epub 2006/09/14. doi: 10.1371/journal.pbio.0040312. PubMed PMID: 16968132; PubMed Central PMCID: PMC156415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7.</w:t>
      </w:r>
      <w:r w:rsidRPr="00DD642C">
        <w:rPr>
          <w:rFonts w:ascii="Times New Roman" w:hAnsi="Times New Roman" w:cs="Times New Roman"/>
          <w:sz w:val="24"/>
          <w:szCs w:val="24"/>
        </w:rPr>
        <w:tab/>
        <w:t>Puli MR, Rajsheel P, Aswani V, Agurla S, Kuchitsu K, Raghavendra AS. Stomatal closure induced by phytosphingosine-1-phosphate and sphingosine-1-phosphate depends on nitric oxide and pH of guard cells in Pisum sativum. Planta. 2016;244(4):831-41. Epub 2016/05/29. doi: 10.1007/s00425-016-2545-z. PubMed PMID: 2723350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8.</w:t>
      </w:r>
      <w:r w:rsidRPr="00DD642C">
        <w:rPr>
          <w:rFonts w:ascii="Times New Roman" w:hAnsi="Times New Roman" w:cs="Times New Roman"/>
          <w:sz w:val="24"/>
          <w:szCs w:val="24"/>
        </w:rPr>
        <w:tab/>
        <w:t>Uraji M, Katagiri T, Okuma E, Ye W, Hossain MA, Masuda C, et al. Cooperative function of PLDdelta and PLDalpha1 in abscisic acid-induced stomatal closure in Arabidopsis. Plant Physiol. 2012;159(1):450-60. Epub 2012/03/07. doi: 10.1104/pp.112.195578. PubMed PMID: 22392280; PubMed Central PMCID: PMC337597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69.</w:t>
      </w:r>
      <w:r w:rsidRPr="00DD642C">
        <w:rPr>
          <w:rFonts w:ascii="Times New Roman" w:hAnsi="Times New Roman" w:cs="Times New Roman"/>
          <w:sz w:val="24"/>
          <w:szCs w:val="24"/>
        </w:rPr>
        <w:tab/>
        <w:t>Choi Y, Lee Y, Jeon BW, Staiger CJ, Lee Y. Phosphatidylinositol 3- and 4-phosphate modulate actin filament reorganization in guard cells of day flower. Plant Cell Environ. 2008;31(3):366-77. Epub 2007/12/20. doi: 10.1111/j.1365-3040.2007.01769.x. PubMed PMID: 1808833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0.</w:t>
      </w:r>
      <w:r w:rsidRPr="00DD642C">
        <w:rPr>
          <w:rFonts w:ascii="Times New Roman" w:hAnsi="Times New Roman" w:cs="Times New Roman"/>
          <w:sz w:val="24"/>
          <w:szCs w:val="24"/>
        </w:rPr>
        <w:tab/>
        <w:t xml:space="preserve">Park KY, Jung JY, Park J, Hwang JU, Kim YW, Hwang I, et al. A role for phosphatidylinositol 3-phosphate in abscisic acid-induced reactive oxygen species generation in guard cells. Plant Physiol. </w:t>
      </w:r>
      <w:r w:rsidRPr="00DD642C">
        <w:rPr>
          <w:rFonts w:ascii="Times New Roman" w:hAnsi="Times New Roman" w:cs="Times New Roman"/>
          <w:sz w:val="24"/>
          <w:szCs w:val="24"/>
        </w:rPr>
        <w:lastRenderedPageBreak/>
        <w:t>2003;132(1):92-8. Epub 2003/05/15. doi: 10.1104/pp.102.016964. PubMed PMID: 12746515; PubMed Central PMCID: PMC16695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1.</w:t>
      </w:r>
      <w:r w:rsidRPr="00DD642C">
        <w:rPr>
          <w:rFonts w:ascii="Times New Roman" w:hAnsi="Times New Roman" w:cs="Times New Roman"/>
          <w:sz w:val="24"/>
          <w:szCs w:val="24"/>
        </w:rPr>
        <w:tab/>
        <w:t>Jung JY, Kim YW, Kwak JM, Hwang JU, Young J, Schroeder JI, et al. Phosphatidylinositol 3- and 4-phosphate are required for normal stomatal movements. Plant Cell. 2002;14(10):2399-412. Epub 2002/10/09. PubMed PMID: 12368494; PubMed Central PMCID: PMC15122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2.</w:t>
      </w:r>
      <w:r w:rsidRPr="00DD642C">
        <w:rPr>
          <w:rFonts w:ascii="Times New Roman" w:hAnsi="Times New Roman" w:cs="Times New Roman"/>
          <w:sz w:val="24"/>
          <w:szCs w:val="24"/>
        </w:rPr>
        <w:tab/>
        <w:t>Meyer S, Mumm P, Imes D, Endler A, Weder B, Al-Rasheid KA, et al. AtALMT12 represents an R-type anion channel required for stomatal movement in Arabidopsis guard cells. Plant J. 2010;63(6):1054-62. Epub 2010/07/16. doi: 10.1111/j.1365-313X.2010.04302.x. PubMed PMID: 2062665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3.</w:t>
      </w:r>
      <w:r w:rsidRPr="00DD642C">
        <w:rPr>
          <w:rFonts w:ascii="Times New Roman" w:hAnsi="Times New Roman" w:cs="Times New Roman"/>
          <w:sz w:val="24"/>
          <w:szCs w:val="24"/>
        </w:rPr>
        <w:tab/>
        <w:t>Kwak JM, Mori IC, Pei ZM, Leonhardt N, Torres MA, Dangl JL, et al. NADPH oxidase AtrbohD and AtrbohF genes function in ROS-dependent ABA signaling in Arabidopsis. EMBO J. 2003;22(11):2623-33. Epub 2003/05/30. doi: 10.1093/emboj/cdg277. PubMed PMID: 12773379; PubMed Central PMCID: PMC15677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4.</w:t>
      </w:r>
      <w:r w:rsidRPr="00DD642C">
        <w:rPr>
          <w:rFonts w:ascii="Times New Roman" w:hAnsi="Times New Roman" w:cs="Times New Roman"/>
          <w:sz w:val="24"/>
          <w:szCs w:val="24"/>
        </w:rPr>
        <w:tab/>
        <w:t>Santiago J, Rodrigues A, Saez A, Rubio S, Antoni R, Dupeux F, et al. Modulation of drought resistance by the abscisic acid receptor PYL5 through inhibition of clade A PP2Cs. Plant J. 2009;60(4):575-88. doi: 10.1111/j.1365-313X.2009.03981.x. PubMed PMID: 1962446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5.</w:t>
      </w:r>
      <w:r w:rsidRPr="00DD642C">
        <w:rPr>
          <w:rFonts w:ascii="Times New Roman" w:hAnsi="Times New Roman" w:cs="Times New Roman"/>
          <w:sz w:val="24"/>
          <w:szCs w:val="24"/>
        </w:rPr>
        <w:tab/>
        <w:t>Nishimura N, Sarkeshik A, Nito K, Park SY, Wang A, Carvalho PC, et al. PYR/PYL/RCAR family members are major in-vivo ABI1 protein phosphatase 2C-interacting proteins in Arabidopsis. Plant J. 2010;61(2):290-9. Epub 2009/10/31. doi: 10.1111/j.1365-313X.2009.04054.x. PubMed PMID: 19874541; PubMed Central PMCID: PMC280791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6.</w:t>
      </w:r>
      <w:r w:rsidRPr="00DD642C">
        <w:rPr>
          <w:rFonts w:ascii="Times New Roman" w:hAnsi="Times New Roman" w:cs="Times New Roman"/>
          <w:sz w:val="24"/>
          <w:szCs w:val="24"/>
        </w:rPr>
        <w:tab/>
        <w:t>Antoni R, Gonzalez-Guzman M, Rodriguez L, Rodrigues A, Pizzio GA, Rodriguez PL. Selective inhibition of clade A phosphatases type 2C by PYR/PYL/RCAR abscisic acid receptors. Plant Physiol. 2012;158(2):970-80. Epub 2011/12/27. doi: 10.1104/pp.111.188623. PubMed PMID: 22198272; PubMed Central PMCID: PMC327178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7.</w:t>
      </w:r>
      <w:r w:rsidRPr="00DD642C">
        <w:rPr>
          <w:rFonts w:ascii="Times New Roman" w:hAnsi="Times New Roman" w:cs="Times New Roman"/>
          <w:sz w:val="24"/>
          <w:szCs w:val="24"/>
        </w:rPr>
        <w:tab/>
        <w:t>Saito N, Munemasa S, Nakamura Y, Shimoishi Y, Mori IC, Murata Y. Roles of RCN1, regulatory A subunit of protein phosphatase 2A, in methyl jasmonate signaling and signal crosstalk between methyl jasmonate and abscisic acid. Plant Cell Physiol. 2008;49(9):1396-401. Epub 2008/07/25. doi: 10.1093/pcp/pcn106. PubMed PMID: 1865021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8.</w:t>
      </w:r>
      <w:r w:rsidRPr="00DD642C">
        <w:rPr>
          <w:rFonts w:ascii="Times New Roman" w:hAnsi="Times New Roman" w:cs="Times New Roman"/>
          <w:sz w:val="24"/>
          <w:szCs w:val="24"/>
        </w:rPr>
        <w:tab/>
        <w:t>Li Z, Gao X, Chinnusamy V, Bressan R, Wang ZX, Zhu JK, et al. ROP11 GTPase negatively regulates ABA signaling by protecting ABI1 phosphatase activity from inhibition by the ABA receptor RCAR1/PYL9 in Arabidopsis. J Integr Plant Biol. 2012;54(3):180-8. Epub 2012/01/19. doi: 10.1111/j.1744-7909.2012.01101.x. PubMed PMID: 22251383; PubMed Central PMCID: PMC358698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79.</w:t>
      </w:r>
      <w:r w:rsidRPr="00DD642C">
        <w:rPr>
          <w:rFonts w:ascii="Times New Roman" w:hAnsi="Times New Roman" w:cs="Times New Roman"/>
          <w:sz w:val="24"/>
          <w:szCs w:val="24"/>
        </w:rPr>
        <w:tab/>
        <w:t>Kohler B, Hills A, Blatt MR. Control of guard cell ion channels by hydrogen peroxide and abscisic acid indicates their action through alternate signaling pathways. Plant Physiol. 2003;131(2):385-8. doi: 10.1104/pp.016014. PubMed PMID: 12586862; PubMed Central PMCID: PMC154028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0.</w:t>
      </w:r>
      <w:r w:rsidRPr="00DD642C">
        <w:rPr>
          <w:rFonts w:ascii="Times New Roman" w:hAnsi="Times New Roman" w:cs="Times New Roman"/>
          <w:sz w:val="24"/>
          <w:szCs w:val="24"/>
        </w:rPr>
        <w:tab/>
        <w:t>Zhang X, Wang H, Takemiya A, Song CP, Kinoshita T, Shimazaki K. Inhibition of blue light-dependent H+ pumping by abscisic acid through hydrogen peroxide-induced dephosphorylation of the plasma membrane H+-ATPase in guard cell protoplasts. Plant Physiol. 2004;136(4):4150-8. doi: 10.1104/pp.104.046573. PubMed PMID: 15563626; PubMed Central PMCID: PMC53584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1.</w:t>
      </w:r>
      <w:r w:rsidRPr="00DD642C">
        <w:rPr>
          <w:rFonts w:ascii="Times New Roman" w:hAnsi="Times New Roman" w:cs="Times New Roman"/>
          <w:sz w:val="24"/>
          <w:szCs w:val="24"/>
        </w:rPr>
        <w:tab/>
        <w:t>Meinhard M, Grill E. Hydrogen peroxide is a regulator of ABI1, a protein phosphatase 2C from Arabidopsis. FEBS Lett. 2001;508(3):443-6. PubMed PMID: 11728469.</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2.</w:t>
      </w:r>
      <w:r w:rsidRPr="00DD642C">
        <w:rPr>
          <w:rFonts w:ascii="Times New Roman" w:hAnsi="Times New Roman" w:cs="Times New Roman"/>
          <w:sz w:val="24"/>
          <w:szCs w:val="24"/>
        </w:rPr>
        <w:tab/>
        <w:t>Bright J, Desikan R, Hancock JT, Weir IS, Neill SJ. ABA-induced NO generation and stomatal closure in Arabidopsis are dependent on H2O2 synthesis. Plant J. 2006;45(1):113-22. Epub 2005/12/22. doi: 10.1111/j.1365-313X.2005.02615.x. PubMed PMID: 1636795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3.</w:t>
      </w:r>
      <w:r w:rsidRPr="00DD642C">
        <w:rPr>
          <w:rFonts w:ascii="Times New Roman" w:hAnsi="Times New Roman" w:cs="Times New Roman"/>
          <w:sz w:val="24"/>
          <w:szCs w:val="24"/>
        </w:rPr>
        <w:tab/>
        <w:t>Zhao Y, Zhao S, Mao T, Qu X, Cao W, Zhang L, et al. The plant-specific actin binding protein SCAB1 stabilizes actin filaments and regulates stomatal movement in Arabidopsis. Plant Cell. 2011;23(6):2314-30. Epub 2011/07/02. doi: 10.1105/tpc.111.086546. PubMed PMID: 21719691; PubMed Central PMCID: PMC316003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4.</w:t>
      </w:r>
      <w:r w:rsidRPr="00DD642C">
        <w:rPr>
          <w:rFonts w:ascii="Times New Roman" w:hAnsi="Times New Roman" w:cs="Times New Roman"/>
          <w:sz w:val="24"/>
          <w:szCs w:val="24"/>
        </w:rPr>
        <w:tab/>
        <w:t>Hedrich R. Ion channels in plants. Physiol Rev. 2012;92(4):1777-811. Epub 2012/10/18. doi: 10.1152/physrev.00038.2011. PubMed PMID: 2307363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5.</w:t>
      </w:r>
      <w:r w:rsidRPr="00DD642C">
        <w:rPr>
          <w:rFonts w:ascii="Times New Roman" w:hAnsi="Times New Roman" w:cs="Times New Roman"/>
          <w:sz w:val="24"/>
          <w:szCs w:val="24"/>
        </w:rPr>
        <w:tab/>
        <w:t xml:space="preserve">Levchenko V, Konrad KR, Dietrich P, Roelfsema MR, Hedrich R. Cytosolic abscisic acid activates guard cell anion channels without preceding Ca2+ signals. Proc Natl Acad Sci U S A. 2005;102(11):4203-8. </w:t>
      </w:r>
      <w:r w:rsidRPr="00DD642C">
        <w:rPr>
          <w:rFonts w:ascii="Times New Roman" w:hAnsi="Times New Roman" w:cs="Times New Roman"/>
          <w:sz w:val="24"/>
          <w:szCs w:val="24"/>
        </w:rPr>
        <w:lastRenderedPageBreak/>
        <w:t xml:space="preserve">Epub 2005/03/09. doi: 10.1073/pnas.0500146102. PubMed PMID: 15753314; PubMed </w:t>
      </w:r>
      <w:r>
        <w:rPr>
          <w:rFonts w:ascii="Times New Roman" w:hAnsi="Times New Roman" w:cs="Times New Roman"/>
          <w:sz w:val="24"/>
          <w:szCs w:val="24"/>
        </w:rPr>
        <w:t>Central PMCID: PMC</w:t>
      </w:r>
      <w:r w:rsidRPr="00DD642C">
        <w:rPr>
          <w:rFonts w:ascii="Times New Roman" w:hAnsi="Times New Roman" w:cs="Times New Roman"/>
          <w:sz w:val="24"/>
          <w:szCs w:val="24"/>
        </w:rPr>
        <w:t>554796.</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6.</w:t>
      </w:r>
      <w:r w:rsidRPr="00DD642C">
        <w:rPr>
          <w:rFonts w:ascii="Times New Roman" w:hAnsi="Times New Roman" w:cs="Times New Roman"/>
          <w:sz w:val="24"/>
          <w:szCs w:val="24"/>
        </w:rPr>
        <w:tab/>
        <w:t>Guse AH. Cyclic ADP-ribose: a novel Ca2+-mobilising second messenger. Cell Signal. 1999;11(5):309-16. Epub 1999/06/22. PubMed PMID: 1037680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7.</w:t>
      </w:r>
      <w:r w:rsidRPr="00DD642C">
        <w:rPr>
          <w:rFonts w:ascii="Times New Roman" w:hAnsi="Times New Roman" w:cs="Times New Roman"/>
          <w:sz w:val="24"/>
          <w:szCs w:val="24"/>
        </w:rPr>
        <w:tab/>
        <w:t>Leckie CP, McAinsh MR, Allen GJ, Sanders D, Hetherington AM. Abscisic acid-induced stomatal closure mediated by cyclic ADP-ribose. Proc Natl Acad Sci U S A. 1998;95(26):15837-42. Epub 1998/12/23. PubMed PMID: 9861057; PubMed Central PMCID: PMC2813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8.</w:t>
      </w:r>
      <w:r w:rsidRPr="00DD642C">
        <w:rPr>
          <w:rFonts w:ascii="Times New Roman" w:hAnsi="Times New Roman" w:cs="Times New Roman"/>
          <w:sz w:val="24"/>
          <w:szCs w:val="24"/>
        </w:rPr>
        <w:tab/>
        <w:t>Miedema H, Assmann SM. A membrane-delimited effect of internal pH on the K+ outward rectifier of Vicia faba guard cells. J Membr Biol. 1996;154(3):227-37. PubMed PMID: 8952952.</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89.</w:t>
      </w:r>
      <w:r w:rsidRPr="00DD642C">
        <w:rPr>
          <w:rFonts w:ascii="Times New Roman" w:hAnsi="Times New Roman" w:cs="Times New Roman"/>
          <w:sz w:val="24"/>
          <w:szCs w:val="24"/>
        </w:rPr>
        <w:tab/>
        <w:t>Luo H, Morsomme P, Boutry M. The two major types of plant plasma membrane H+-ATPases show different enzymatic properties and confer differential pH sensitivity of yeast growth. Plant Physiol. 1999;119(2):627-34. PubMed PMID: 9952459; PubMed Central PMCID: PMC3214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0.</w:t>
      </w:r>
      <w:r w:rsidRPr="00DD642C">
        <w:rPr>
          <w:rFonts w:ascii="Times New Roman" w:hAnsi="Times New Roman" w:cs="Times New Roman"/>
          <w:sz w:val="24"/>
          <w:szCs w:val="24"/>
        </w:rPr>
        <w:tab/>
        <w:t>Wang XQ, Ullah H, Jones AM, Assmann SM. G protein regulation of ion channels and abscisic acid signaling in Arabidopsis guard cells. Science. 2001;292(5524):2070-2. Epub 2001/06/16. doi: 10.1126/science.1059046. PubMed PMID: 11408655.</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1.</w:t>
      </w:r>
      <w:r w:rsidRPr="00DD642C">
        <w:rPr>
          <w:rFonts w:ascii="Times New Roman" w:hAnsi="Times New Roman" w:cs="Times New Roman"/>
          <w:sz w:val="24"/>
          <w:szCs w:val="24"/>
        </w:rPr>
        <w:tab/>
        <w:t>Leube MP, Grill E, Amrhein N. ABI1 of Arabidopsis is a protein serine/threonine phosphatase highly regulated by the proton and magnesium ion concentration. FEBS Lett. 1998;424(1-2):100-4. Epub 1998/04/16. PubMed PMID: 9537523.</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2.</w:t>
      </w:r>
      <w:r w:rsidRPr="00DD642C">
        <w:rPr>
          <w:rFonts w:ascii="Times New Roman" w:hAnsi="Times New Roman" w:cs="Times New Roman"/>
          <w:sz w:val="24"/>
          <w:szCs w:val="24"/>
        </w:rPr>
        <w:tab/>
        <w:t>Sridharamurthy M, Kovach A, Zhao Y, Zhu JK, Xu HE, Swaminathan K, et al. H2O2 inhibits ABA-signaling protein phosphatase HAB1. PLoS One. 2014;9(12):e113643. doi: 10.1371/journal.pone.0113643. PubMed PMID: 25460914; PubMed Central PMCID: PMC4252038.</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3.</w:t>
      </w:r>
      <w:r w:rsidRPr="00DD642C">
        <w:rPr>
          <w:rFonts w:ascii="Times New Roman" w:hAnsi="Times New Roman" w:cs="Times New Roman"/>
          <w:sz w:val="24"/>
          <w:szCs w:val="24"/>
        </w:rPr>
        <w:tab/>
        <w:t>Tang RJ, Liu H, Yang Y, Yang L, Gao XS, Garcia VJ, et al. Tonoplast calcium sensors CBL2 and CBL3 control plant growth and ion homeostasis through regulating V-ATPase activity in Arabidopsis. Cell Res. 2012;22(12):1650-65. doi: 10.1038/cr.2012.161. PubMed PMID: 23184060; PubMed Central PMCID: PMC3515760.</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4.</w:t>
      </w:r>
      <w:r w:rsidRPr="00DD642C">
        <w:rPr>
          <w:rFonts w:ascii="Times New Roman" w:hAnsi="Times New Roman" w:cs="Times New Roman"/>
          <w:sz w:val="24"/>
          <w:szCs w:val="24"/>
        </w:rPr>
        <w:tab/>
        <w:t>Meinhard M, Rodriguez PL, Grill E. The sensitivity of ABI2 to hydrogen peroxide links the abscisic acid-response regulator to redox signalling. Planta. 2002;214(5):775-82. doi: 10.1007/s00425-001-0675-3. PubMed PMID: 11882947.</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5.</w:t>
      </w:r>
      <w:r w:rsidRPr="00DD642C">
        <w:rPr>
          <w:rFonts w:ascii="Times New Roman" w:hAnsi="Times New Roman" w:cs="Times New Roman"/>
          <w:sz w:val="24"/>
          <w:szCs w:val="24"/>
        </w:rPr>
        <w:tab/>
        <w:t>Boss WF, Im YJ. Phosphoinositide signaling. Annu Rev Plant Biol. 2012;63:409-29. Epub 2012/03/13. doi: 10.1146/annurev-arplant-042110-103840. PubMed PMID: 22404474.</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6.</w:t>
      </w:r>
      <w:r w:rsidRPr="00DD642C">
        <w:rPr>
          <w:rFonts w:ascii="Times New Roman" w:hAnsi="Times New Roman" w:cs="Times New Roman"/>
          <w:sz w:val="24"/>
          <w:szCs w:val="24"/>
        </w:rPr>
        <w:tab/>
        <w:t>Munnik T, Irvine RF, Musgrave A. Phospholipid signalling in plants. Biochim Biophys Acta. 1998;1389(3):222-72. PubMed PMID: 9512651.</w:t>
      </w:r>
    </w:p>
    <w:p w:rsidR="00DD642C" w:rsidRPr="00DD642C" w:rsidRDefault="00DD642C" w:rsidP="00DD642C">
      <w:pPr>
        <w:pStyle w:val="EndNoteBibliography"/>
        <w:spacing w:after="0"/>
        <w:jc w:val="both"/>
        <w:rPr>
          <w:rFonts w:ascii="Times New Roman" w:hAnsi="Times New Roman" w:cs="Times New Roman"/>
          <w:sz w:val="24"/>
          <w:szCs w:val="24"/>
        </w:rPr>
      </w:pPr>
      <w:r w:rsidRPr="00DD642C">
        <w:rPr>
          <w:rFonts w:ascii="Times New Roman" w:hAnsi="Times New Roman" w:cs="Times New Roman"/>
          <w:sz w:val="24"/>
          <w:szCs w:val="24"/>
        </w:rPr>
        <w:t>97.</w:t>
      </w:r>
      <w:r w:rsidRPr="00DD642C">
        <w:rPr>
          <w:rFonts w:ascii="Times New Roman" w:hAnsi="Times New Roman" w:cs="Times New Roman"/>
          <w:sz w:val="24"/>
          <w:szCs w:val="24"/>
        </w:rPr>
        <w:tab/>
        <w:t>Nakagawa N, Kato M, Takahashi Y, Shimazaki K, Tamura K, Tokuji Y, et al. Degradation of long-chain base 1-phosphate (LCBP) in Arabidopsis: functional characterization of LCBP phosphatase involved in the dehydration stress response. J Plant Res. 2012;125(3):439-49. Epub 2011/09/13. doi: 10.1007/s10265-011-0451-9. PubMed PMID: 21910031.</w:t>
      </w:r>
    </w:p>
    <w:p w:rsidR="00DD642C" w:rsidRPr="00DD642C" w:rsidRDefault="00DD642C" w:rsidP="00DD642C">
      <w:pPr>
        <w:pStyle w:val="EndNoteBibliography"/>
        <w:jc w:val="both"/>
        <w:rPr>
          <w:rFonts w:ascii="Times New Roman" w:hAnsi="Times New Roman" w:cs="Times New Roman"/>
          <w:sz w:val="24"/>
          <w:szCs w:val="24"/>
        </w:rPr>
      </w:pPr>
      <w:r w:rsidRPr="00DD642C">
        <w:rPr>
          <w:rFonts w:ascii="Times New Roman" w:hAnsi="Times New Roman" w:cs="Times New Roman"/>
          <w:sz w:val="24"/>
          <w:szCs w:val="24"/>
        </w:rPr>
        <w:t>98.</w:t>
      </w:r>
      <w:r w:rsidRPr="00DD642C">
        <w:rPr>
          <w:rFonts w:ascii="Times New Roman" w:hAnsi="Times New Roman" w:cs="Times New Roman"/>
          <w:sz w:val="24"/>
          <w:szCs w:val="24"/>
        </w:rPr>
        <w:tab/>
        <w:t>Zheng ZL, Nafisi M, Tam A, Li H, Crowell DN, Chary SN, et al. Plasma membrane-associated ROP10 small GTPase is a specific negative regulator of abscisic acid responses in Arabidopsis. Plant Cell. 2002;14(11):2787-97. PubMed PMID: 124177</w:t>
      </w:r>
      <w:r>
        <w:rPr>
          <w:rFonts w:ascii="Times New Roman" w:hAnsi="Times New Roman" w:cs="Times New Roman"/>
          <w:sz w:val="24"/>
          <w:szCs w:val="24"/>
        </w:rPr>
        <w:t>01; PubMed Central PMCID: PMC</w:t>
      </w:r>
      <w:r w:rsidRPr="00DD642C">
        <w:rPr>
          <w:rFonts w:ascii="Times New Roman" w:hAnsi="Times New Roman" w:cs="Times New Roman"/>
          <w:sz w:val="24"/>
          <w:szCs w:val="24"/>
        </w:rPr>
        <w:t>152727.</w:t>
      </w:r>
    </w:p>
    <w:p w:rsidR="00520746" w:rsidRDefault="00DD642C">
      <w:r w:rsidRPr="00DD642C">
        <w:rPr>
          <w:rFonts w:ascii="Times New Roman" w:hAnsi="Times New Roman" w:cs="Times New Roman"/>
          <w:sz w:val="24"/>
          <w:szCs w:val="24"/>
        </w:rPr>
        <w:fldChar w:fldCharType="end"/>
      </w:r>
    </w:p>
    <w:sectPr w:rsidR="00520746" w:rsidSect="00DD642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4AA5A3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2142ABD"/>
    <w:multiLevelType w:val="hybridMultilevel"/>
    <w:tmpl w:val="0C80C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1F2AFF"/>
    <w:multiLevelType w:val="hybridMultilevel"/>
    <w:tmpl w:val="623638B4"/>
    <w:lvl w:ilvl="0" w:tplc="BCD4A6AA">
      <w:start w:val="1"/>
      <w:numFmt w:val="bullet"/>
      <w:lvlText w:val="•"/>
      <w:lvlJc w:val="left"/>
      <w:pPr>
        <w:tabs>
          <w:tab w:val="num" w:pos="720"/>
        </w:tabs>
        <w:ind w:left="720" w:hanging="360"/>
      </w:pPr>
      <w:rPr>
        <w:rFonts w:ascii="Arial" w:hAnsi="Arial" w:hint="default"/>
      </w:rPr>
    </w:lvl>
    <w:lvl w:ilvl="1" w:tplc="5B541BDE" w:tentative="1">
      <w:start w:val="1"/>
      <w:numFmt w:val="bullet"/>
      <w:lvlText w:val="•"/>
      <w:lvlJc w:val="left"/>
      <w:pPr>
        <w:tabs>
          <w:tab w:val="num" w:pos="1440"/>
        </w:tabs>
        <w:ind w:left="1440" w:hanging="360"/>
      </w:pPr>
      <w:rPr>
        <w:rFonts w:ascii="Arial" w:hAnsi="Arial" w:hint="default"/>
      </w:rPr>
    </w:lvl>
    <w:lvl w:ilvl="2" w:tplc="5BBEEDE2" w:tentative="1">
      <w:start w:val="1"/>
      <w:numFmt w:val="bullet"/>
      <w:lvlText w:val="•"/>
      <w:lvlJc w:val="left"/>
      <w:pPr>
        <w:tabs>
          <w:tab w:val="num" w:pos="2160"/>
        </w:tabs>
        <w:ind w:left="2160" w:hanging="360"/>
      </w:pPr>
      <w:rPr>
        <w:rFonts w:ascii="Arial" w:hAnsi="Arial" w:hint="default"/>
      </w:rPr>
    </w:lvl>
    <w:lvl w:ilvl="3" w:tplc="88F82B18" w:tentative="1">
      <w:start w:val="1"/>
      <w:numFmt w:val="bullet"/>
      <w:lvlText w:val="•"/>
      <w:lvlJc w:val="left"/>
      <w:pPr>
        <w:tabs>
          <w:tab w:val="num" w:pos="2880"/>
        </w:tabs>
        <w:ind w:left="2880" w:hanging="360"/>
      </w:pPr>
      <w:rPr>
        <w:rFonts w:ascii="Arial" w:hAnsi="Arial" w:hint="default"/>
      </w:rPr>
    </w:lvl>
    <w:lvl w:ilvl="4" w:tplc="7EDA0F3E" w:tentative="1">
      <w:start w:val="1"/>
      <w:numFmt w:val="bullet"/>
      <w:lvlText w:val="•"/>
      <w:lvlJc w:val="left"/>
      <w:pPr>
        <w:tabs>
          <w:tab w:val="num" w:pos="3600"/>
        </w:tabs>
        <w:ind w:left="3600" w:hanging="360"/>
      </w:pPr>
      <w:rPr>
        <w:rFonts w:ascii="Arial" w:hAnsi="Arial" w:hint="default"/>
      </w:rPr>
    </w:lvl>
    <w:lvl w:ilvl="5" w:tplc="2B9C47DC" w:tentative="1">
      <w:start w:val="1"/>
      <w:numFmt w:val="bullet"/>
      <w:lvlText w:val="•"/>
      <w:lvlJc w:val="left"/>
      <w:pPr>
        <w:tabs>
          <w:tab w:val="num" w:pos="4320"/>
        </w:tabs>
        <w:ind w:left="4320" w:hanging="360"/>
      </w:pPr>
      <w:rPr>
        <w:rFonts w:ascii="Arial" w:hAnsi="Arial" w:hint="default"/>
      </w:rPr>
    </w:lvl>
    <w:lvl w:ilvl="6" w:tplc="26F04064" w:tentative="1">
      <w:start w:val="1"/>
      <w:numFmt w:val="bullet"/>
      <w:lvlText w:val="•"/>
      <w:lvlJc w:val="left"/>
      <w:pPr>
        <w:tabs>
          <w:tab w:val="num" w:pos="5040"/>
        </w:tabs>
        <w:ind w:left="5040" w:hanging="360"/>
      </w:pPr>
      <w:rPr>
        <w:rFonts w:ascii="Arial" w:hAnsi="Arial" w:hint="default"/>
      </w:rPr>
    </w:lvl>
    <w:lvl w:ilvl="7" w:tplc="BFD26CEE" w:tentative="1">
      <w:start w:val="1"/>
      <w:numFmt w:val="bullet"/>
      <w:lvlText w:val="•"/>
      <w:lvlJc w:val="left"/>
      <w:pPr>
        <w:tabs>
          <w:tab w:val="num" w:pos="5760"/>
        </w:tabs>
        <w:ind w:left="5760" w:hanging="360"/>
      </w:pPr>
      <w:rPr>
        <w:rFonts w:ascii="Arial" w:hAnsi="Arial" w:hint="default"/>
      </w:rPr>
    </w:lvl>
    <w:lvl w:ilvl="8" w:tplc="7A14AF6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7E93453"/>
    <w:multiLevelType w:val="multilevel"/>
    <w:tmpl w:val="3CF2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82078F"/>
    <w:multiLevelType w:val="multilevel"/>
    <w:tmpl w:val="51D27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A24D13"/>
    <w:multiLevelType w:val="multilevel"/>
    <w:tmpl w:val="0A1416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C40907"/>
    <w:multiLevelType w:val="hybridMultilevel"/>
    <w:tmpl w:val="0C80C4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9557CB"/>
    <w:multiLevelType w:val="multilevel"/>
    <w:tmpl w:val="AAC0F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1DC07BF"/>
    <w:multiLevelType w:val="multilevel"/>
    <w:tmpl w:val="D402D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D55FE8"/>
    <w:multiLevelType w:val="multilevel"/>
    <w:tmpl w:val="1C3ED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AA3550"/>
    <w:multiLevelType w:val="multilevel"/>
    <w:tmpl w:val="E6FE29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9DB0C95"/>
    <w:multiLevelType w:val="multilevel"/>
    <w:tmpl w:val="D8A6EA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A2B11B0"/>
    <w:multiLevelType w:val="multilevel"/>
    <w:tmpl w:val="849CE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11"/>
  </w:num>
  <w:num w:numId="3">
    <w:abstractNumId w:val="2"/>
  </w:num>
  <w:num w:numId="4">
    <w:abstractNumId w:val="0"/>
  </w:num>
  <w:num w:numId="5">
    <w:abstractNumId w:val="10"/>
  </w:num>
  <w:num w:numId="6">
    <w:abstractNumId w:val="9"/>
  </w:num>
  <w:num w:numId="7">
    <w:abstractNumId w:val="4"/>
  </w:num>
  <w:num w:numId="8">
    <w:abstractNumId w:val="5"/>
  </w:num>
  <w:num w:numId="9">
    <w:abstractNumId w:val="8"/>
  </w:num>
  <w:num w:numId="10">
    <w:abstractNumId w:val="12"/>
  </w:num>
  <w:num w:numId="11">
    <w:abstractNumId w:val="7"/>
  </w:num>
  <w:num w:numId="12">
    <w:abstractNumId w:val="6"/>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a2aax9udaxwaez0dnp95ejp0w5dddfsr5f&quot;&gt;ABA_GC_Model Copy&lt;record-ids&gt;&lt;item&gt;4&lt;/item&gt;&lt;item&gt;6&lt;/item&gt;&lt;item&gt;11&lt;/item&gt;&lt;item&gt;14&lt;/item&gt;&lt;item&gt;15&lt;/item&gt;&lt;item&gt;19&lt;/item&gt;&lt;item&gt;20&lt;/item&gt;&lt;item&gt;23&lt;/item&gt;&lt;item&gt;24&lt;/item&gt;&lt;item&gt;26&lt;/item&gt;&lt;item&gt;33&lt;/item&gt;&lt;item&gt;43&lt;/item&gt;&lt;item&gt;46&lt;/item&gt;&lt;item&gt;49&lt;/item&gt;&lt;item&gt;51&lt;/item&gt;&lt;item&gt;53&lt;/item&gt;&lt;item&gt;54&lt;/item&gt;&lt;item&gt;55&lt;/item&gt;&lt;item&gt;61&lt;/item&gt;&lt;item&gt;66&lt;/item&gt;&lt;item&gt;68&lt;/item&gt;&lt;item&gt;70&lt;/item&gt;&lt;item&gt;71&lt;/item&gt;&lt;item&gt;74&lt;/item&gt;&lt;item&gt;75&lt;/item&gt;&lt;item&gt;77&lt;/item&gt;&lt;item&gt;78&lt;/item&gt;&lt;item&gt;83&lt;/item&gt;&lt;item&gt;84&lt;/item&gt;&lt;item&gt;105&lt;/item&gt;&lt;item&gt;109&lt;/item&gt;&lt;item&gt;110&lt;/item&gt;&lt;item&gt;112&lt;/item&gt;&lt;item&gt;113&lt;/item&gt;&lt;item&gt;114&lt;/item&gt;&lt;item&gt;122&lt;/item&gt;&lt;item&gt;124&lt;/item&gt;&lt;item&gt;126&lt;/item&gt;&lt;item&gt;128&lt;/item&gt;&lt;item&gt;142&lt;/item&gt;&lt;item&gt;158&lt;/item&gt;&lt;item&gt;162&lt;/item&gt;&lt;item&gt;186&lt;/item&gt;&lt;item&gt;219&lt;/item&gt;&lt;item&gt;220&lt;/item&gt;&lt;item&gt;232&lt;/item&gt;&lt;item&gt;246&lt;/item&gt;&lt;item&gt;247&lt;/item&gt;&lt;item&gt;249&lt;/item&gt;&lt;item&gt;255&lt;/item&gt;&lt;item&gt;257&lt;/item&gt;&lt;item&gt;258&lt;/item&gt;&lt;item&gt;259&lt;/item&gt;&lt;item&gt;260&lt;/item&gt;&lt;item&gt;261&lt;/item&gt;&lt;item&gt;263&lt;/item&gt;&lt;item&gt;264&lt;/item&gt;&lt;item&gt;265&lt;/item&gt;&lt;item&gt;266&lt;/item&gt;&lt;item&gt;267&lt;/item&gt;&lt;item&gt;269&lt;/item&gt;&lt;item&gt;270&lt;/item&gt;&lt;item&gt;271&lt;/item&gt;&lt;item&gt;272&lt;/item&gt;&lt;item&gt;273&lt;/item&gt;&lt;item&gt;274&lt;/item&gt;&lt;item&gt;275&lt;/item&gt;&lt;item&gt;276&lt;/item&gt;&lt;item&gt;277&lt;/item&gt;&lt;item&gt;278&lt;/item&gt;&lt;item&gt;279&lt;/item&gt;&lt;item&gt;281&lt;/item&gt;&lt;item&gt;282&lt;/item&gt;&lt;item&gt;284&lt;/item&gt;&lt;item&gt;285&lt;/item&gt;&lt;item&gt;286&lt;/item&gt;&lt;item&gt;287&lt;/item&gt;&lt;item&gt;288&lt;/item&gt;&lt;item&gt;289&lt;/item&gt;&lt;item&gt;293&lt;/item&gt;&lt;item&gt;301&lt;/item&gt;&lt;item&gt;317&lt;/item&gt;&lt;item&gt;318&lt;/item&gt;&lt;item&gt;319&lt;/item&gt;&lt;item&gt;320&lt;/item&gt;&lt;item&gt;321&lt;/item&gt;&lt;item&gt;322&lt;/item&gt;&lt;item&gt;323&lt;/item&gt;&lt;item&gt;324&lt;/item&gt;&lt;item&gt;325&lt;/item&gt;&lt;item&gt;326&lt;/item&gt;&lt;item&gt;327&lt;/item&gt;&lt;item&gt;328&lt;/item&gt;&lt;item&gt;329&lt;/item&gt;&lt;item&gt;339&lt;/item&gt;&lt;item&gt;340&lt;/item&gt;&lt;item&gt;341&lt;/item&gt;&lt;item&gt;415&lt;/item&gt;&lt;/record-ids&gt;&lt;/item&gt;&lt;/Libraries&gt;"/>
  </w:docVars>
  <w:rsids>
    <w:rsidRoot w:val="00B54AEF"/>
    <w:rsid w:val="001C73CC"/>
    <w:rsid w:val="0028473E"/>
    <w:rsid w:val="00520746"/>
    <w:rsid w:val="00B54AEF"/>
    <w:rsid w:val="00DD6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747E222-B288-41BD-B561-2D2CACB44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642C"/>
  </w:style>
  <w:style w:type="paragraph" w:styleId="Heading1">
    <w:name w:val="heading 1"/>
    <w:basedOn w:val="Normal"/>
    <w:next w:val="Normal"/>
    <w:link w:val="Heading1Char"/>
    <w:uiPriority w:val="9"/>
    <w:qFormat/>
    <w:rsid w:val="00DD642C"/>
    <w:pPr>
      <w:keepNext/>
      <w:keepLines/>
      <w:spacing w:before="240" w:after="0" w:line="259" w:lineRule="auto"/>
      <w:outlineLvl w:val="0"/>
    </w:pPr>
    <w:rPr>
      <w:rFonts w:ascii="Cambria" w:eastAsia="Times New Roman" w:hAnsi="Cambria" w:cs="Times New Roman"/>
      <w:color w:val="365F91"/>
      <w:sz w:val="32"/>
      <w:szCs w:val="32"/>
    </w:rPr>
  </w:style>
  <w:style w:type="paragraph" w:styleId="Heading3">
    <w:name w:val="heading 3"/>
    <w:basedOn w:val="Normal"/>
    <w:next w:val="Normal"/>
    <w:link w:val="Heading3Char"/>
    <w:uiPriority w:val="9"/>
    <w:qFormat/>
    <w:rsid w:val="00DD642C"/>
    <w:pPr>
      <w:keepNext/>
      <w:spacing w:before="240" w:after="60" w:line="259" w:lineRule="auto"/>
      <w:outlineLvl w:val="2"/>
    </w:pPr>
    <w:rPr>
      <w:rFonts w:ascii="Cambria" w:eastAsia="Times New Roman"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642C"/>
    <w:rPr>
      <w:rFonts w:ascii="Cambria" w:eastAsia="Times New Roman" w:hAnsi="Cambria" w:cs="Times New Roman"/>
      <w:color w:val="365F91"/>
      <w:sz w:val="32"/>
      <w:szCs w:val="32"/>
    </w:rPr>
  </w:style>
  <w:style w:type="character" w:customStyle="1" w:styleId="Heading3Char">
    <w:name w:val="Heading 3 Char"/>
    <w:basedOn w:val="DefaultParagraphFont"/>
    <w:link w:val="Heading3"/>
    <w:uiPriority w:val="9"/>
    <w:rsid w:val="00DD642C"/>
    <w:rPr>
      <w:rFonts w:ascii="Cambria" w:eastAsia="Times New Roman" w:hAnsi="Cambria" w:cs="Times New Roman"/>
      <w:b/>
      <w:bCs/>
      <w:sz w:val="26"/>
      <w:szCs w:val="26"/>
    </w:rPr>
  </w:style>
  <w:style w:type="character" w:customStyle="1" w:styleId="EndnoteTextChar">
    <w:name w:val="Endnote Text Char"/>
    <w:basedOn w:val="DefaultParagraphFont"/>
    <w:link w:val="EndnoteText"/>
    <w:uiPriority w:val="99"/>
    <w:semiHidden/>
    <w:rsid w:val="00DD642C"/>
    <w:rPr>
      <w:rFonts w:ascii="Calibri" w:eastAsia="Calibri" w:hAnsi="Calibri" w:cs="Times New Roman"/>
      <w:sz w:val="20"/>
      <w:szCs w:val="20"/>
    </w:rPr>
  </w:style>
  <w:style w:type="paragraph" w:styleId="EndnoteText">
    <w:name w:val="endnote text"/>
    <w:basedOn w:val="Normal"/>
    <w:link w:val="EndnoteTextChar"/>
    <w:uiPriority w:val="99"/>
    <w:semiHidden/>
    <w:unhideWhenUsed/>
    <w:rsid w:val="00DD642C"/>
    <w:pPr>
      <w:spacing w:after="0" w:line="240" w:lineRule="auto"/>
    </w:pPr>
    <w:rPr>
      <w:rFonts w:ascii="Calibri" w:eastAsia="Calibri" w:hAnsi="Calibri" w:cs="Times New Roman"/>
      <w:sz w:val="20"/>
      <w:szCs w:val="20"/>
    </w:rPr>
  </w:style>
  <w:style w:type="character" w:customStyle="1" w:styleId="EndnoteTextChar1">
    <w:name w:val="Endnote Text Char1"/>
    <w:basedOn w:val="DefaultParagraphFont"/>
    <w:uiPriority w:val="99"/>
    <w:semiHidden/>
    <w:rsid w:val="00DD642C"/>
    <w:rPr>
      <w:sz w:val="20"/>
      <w:szCs w:val="20"/>
    </w:rPr>
  </w:style>
  <w:style w:type="character" w:customStyle="1" w:styleId="CommentTextChar">
    <w:name w:val="Comment Text Char"/>
    <w:basedOn w:val="DefaultParagraphFont"/>
    <w:link w:val="CommentText"/>
    <w:uiPriority w:val="99"/>
    <w:rsid w:val="00DD642C"/>
    <w:rPr>
      <w:rFonts w:ascii="Calibri" w:eastAsia="Calibri" w:hAnsi="Calibri" w:cs="Times New Roman"/>
      <w:sz w:val="20"/>
      <w:szCs w:val="20"/>
    </w:rPr>
  </w:style>
  <w:style w:type="paragraph" w:styleId="CommentText">
    <w:name w:val="annotation text"/>
    <w:basedOn w:val="Normal"/>
    <w:link w:val="CommentTextChar"/>
    <w:uiPriority w:val="99"/>
    <w:unhideWhenUsed/>
    <w:rsid w:val="00DD642C"/>
    <w:pPr>
      <w:spacing w:line="240" w:lineRule="auto"/>
    </w:pPr>
    <w:rPr>
      <w:rFonts w:ascii="Calibri" w:eastAsia="Calibri" w:hAnsi="Calibri" w:cs="Times New Roman"/>
      <w:sz w:val="20"/>
      <w:szCs w:val="20"/>
    </w:rPr>
  </w:style>
  <w:style w:type="character" w:customStyle="1" w:styleId="CommentTextChar1">
    <w:name w:val="Comment Text Char1"/>
    <w:basedOn w:val="DefaultParagraphFont"/>
    <w:uiPriority w:val="99"/>
    <w:semiHidden/>
    <w:rsid w:val="00DD642C"/>
    <w:rPr>
      <w:sz w:val="20"/>
      <w:szCs w:val="20"/>
    </w:rPr>
  </w:style>
  <w:style w:type="character" w:customStyle="1" w:styleId="CommentSubjectChar">
    <w:name w:val="Comment Subject Char"/>
    <w:basedOn w:val="CommentTextChar"/>
    <w:link w:val="CommentSubject"/>
    <w:uiPriority w:val="99"/>
    <w:semiHidden/>
    <w:rsid w:val="00DD642C"/>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DD642C"/>
    <w:rPr>
      <w:b/>
      <w:bCs/>
    </w:rPr>
  </w:style>
  <w:style w:type="character" w:customStyle="1" w:styleId="CommentSubjectChar1">
    <w:name w:val="Comment Subject Char1"/>
    <w:basedOn w:val="CommentTextChar1"/>
    <w:uiPriority w:val="99"/>
    <w:semiHidden/>
    <w:rsid w:val="00DD642C"/>
    <w:rPr>
      <w:b/>
      <w:bCs/>
      <w:sz w:val="20"/>
      <w:szCs w:val="20"/>
    </w:rPr>
  </w:style>
  <w:style w:type="character" w:customStyle="1" w:styleId="BalloonTextChar">
    <w:name w:val="Balloon Text Char"/>
    <w:basedOn w:val="DefaultParagraphFont"/>
    <w:link w:val="BalloonText"/>
    <w:uiPriority w:val="99"/>
    <w:semiHidden/>
    <w:rsid w:val="00DD642C"/>
    <w:rPr>
      <w:rFonts w:ascii="Tahoma" w:eastAsia="Calibri" w:hAnsi="Tahoma" w:cs="Tahoma"/>
      <w:sz w:val="16"/>
      <w:szCs w:val="16"/>
    </w:rPr>
  </w:style>
  <w:style w:type="paragraph" w:styleId="BalloonText">
    <w:name w:val="Balloon Text"/>
    <w:basedOn w:val="Normal"/>
    <w:link w:val="BalloonTextChar"/>
    <w:uiPriority w:val="99"/>
    <w:semiHidden/>
    <w:unhideWhenUsed/>
    <w:rsid w:val="00DD642C"/>
    <w:pPr>
      <w:spacing w:after="0" w:line="240" w:lineRule="auto"/>
    </w:pPr>
    <w:rPr>
      <w:rFonts w:ascii="Tahoma" w:eastAsia="Calibri" w:hAnsi="Tahoma" w:cs="Tahoma"/>
      <w:sz w:val="16"/>
      <w:szCs w:val="16"/>
    </w:rPr>
  </w:style>
  <w:style w:type="character" w:customStyle="1" w:styleId="BalloonTextChar1">
    <w:name w:val="Balloon Text Char1"/>
    <w:basedOn w:val="DefaultParagraphFont"/>
    <w:uiPriority w:val="99"/>
    <w:semiHidden/>
    <w:rsid w:val="00DD642C"/>
    <w:rPr>
      <w:rFonts w:ascii="Tahoma" w:hAnsi="Tahoma" w:cs="Tahoma"/>
      <w:sz w:val="16"/>
      <w:szCs w:val="16"/>
    </w:rPr>
  </w:style>
  <w:style w:type="paragraph" w:customStyle="1" w:styleId="EndNoteBibliographyTitle">
    <w:name w:val="EndNote Bibliography Title"/>
    <w:basedOn w:val="Normal"/>
    <w:link w:val="EndNoteBibliographyTitleChar"/>
    <w:rsid w:val="00DD642C"/>
    <w:pPr>
      <w:spacing w:after="0"/>
      <w:jc w:val="center"/>
    </w:pPr>
    <w:rPr>
      <w:rFonts w:ascii="Calibri" w:eastAsia="Calibri" w:hAnsi="Calibri" w:cs="Calibri"/>
      <w:noProof/>
    </w:rPr>
  </w:style>
  <w:style w:type="character" w:customStyle="1" w:styleId="EndNoteBibliographyTitleChar">
    <w:name w:val="EndNote Bibliography Title Char"/>
    <w:link w:val="EndNoteBibliographyTitle"/>
    <w:rsid w:val="00DD642C"/>
    <w:rPr>
      <w:rFonts w:ascii="Calibri" w:eastAsia="Calibri" w:hAnsi="Calibri" w:cs="Calibri"/>
      <w:noProof/>
    </w:rPr>
  </w:style>
  <w:style w:type="paragraph" w:customStyle="1" w:styleId="EndNoteBibliography">
    <w:name w:val="EndNote Bibliography"/>
    <w:basedOn w:val="Normal"/>
    <w:link w:val="EndNoteBibliographyChar"/>
    <w:rsid w:val="00DD642C"/>
    <w:pPr>
      <w:spacing w:line="240" w:lineRule="auto"/>
    </w:pPr>
    <w:rPr>
      <w:rFonts w:ascii="Calibri" w:eastAsia="Calibri" w:hAnsi="Calibri" w:cs="Calibri"/>
      <w:noProof/>
    </w:rPr>
  </w:style>
  <w:style w:type="character" w:customStyle="1" w:styleId="EndNoteBibliographyChar">
    <w:name w:val="EndNote Bibliography Char"/>
    <w:link w:val="EndNoteBibliography"/>
    <w:rsid w:val="00DD642C"/>
    <w:rPr>
      <w:rFonts w:ascii="Calibri" w:eastAsia="Calibri" w:hAnsi="Calibri" w:cs="Calibri"/>
      <w:noProof/>
    </w:rPr>
  </w:style>
  <w:style w:type="character" w:customStyle="1" w:styleId="HeaderChar">
    <w:name w:val="Header Char"/>
    <w:basedOn w:val="DefaultParagraphFont"/>
    <w:link w:val="Header"/>
    <w:uiPriority w:val="99"/>
    <w:rsid w:val="00DD642C"/>
    <w:rPr>
      <w:rFonts w:ascii="Calibri" w:eastAsia="Calibri" w:hAnsi="Calibri" w:cs="Times New Roman"/>
    </w:rPr>
  </w:style>
  <w:style w:type="paragraph" w:styleId="Header">
    <w:name w:val="header"/>
    <w:basedOn w:val="Normal"/>
    <w:link w:val="HeaderChar"/>
    <w:uiPriority w:val="99"/>
    <w:unhideWhenUsed/>
    <w:rsid w:val="00DD642C"/>
    <w:pPr>
      <w:tabs>
        <w:tab w:val="center" w:pos="4680"/>
        <w:tab w:val="right" w:pos="9360"/>
      </w:tabs>
      <w:spacing w:after="0" w:line="240" w:lineRule="auto"/>
    </w:pPr>
    <w:rPr>
      <w:rFonts w:ascii="Calibri" w:eastAsia="Calibri" w:hAnsi="Calibri" w:cs="Times New Roman"/>
    </w:rPr>
  </w:style>
  <w:style w:type="character" w:customStyle="1" w:styleId="HeaderChar1">
    <w:name w:val="Header Char1"/>
    <w:basedOn w:val="DefaultParagraphFont"/>
    <w:uiPriority w:val="99"/>
    <w:semiHidden/>
    <w:rsid w:val="00DD642C"/>
  </w:style>
  <w:style w:type="character" w:customStyle="1" w:styleId="FooterChar">
    <w:name w:val="Footer Char"/>
    <w:basedOn w:val="DefaultParagraphFont"/>
    <w:link w:val="Footer"/>
    <w:uiPriority w:val="99"/>
    <w:rsid w:val="00DD642C"/>
    <w:rPr>
      <w:rFonts w:ascii="Calibri" w:eastAsia="Calibri" w:hAnsi="Calibri" w:cs="Times New Roman"/>
    </w:rPr>
  </w:style>
  <w:style w:type="paragraph" w:styleId="Footer">
    <w:name w:val="footer"/>
    <w:basedOn w:val="Normal"/>
    <w:link w:val="FooterChar"/>
    <w:uiPriority w:val="99"/>
    <w:unhideWhenUsed/>
    <w:rsid w:val="00DD642C"/>
    <w:pPr>
      <w:tabs>
        <w:tab w:val="center" w:pos="4680"/>
        <w:tab w:val="right" w:pos="9360"/>
      </w:tabs>
      <w:spacing w:after="0" w:line="240" w:lineRule="auto"/>
    </w:pPr>
    <w:rPr>
      <w:rFonts w:ascii="Calibri" w:eastAsia="Calibri" w:hAnsi="Calibri" w:cs="Times New Roman"/>
    </w:rPr>
  </w:style>
  <w:style w:type="character" w:customStyle="1" w:styleId="FooterChar1">
    <w:name w:val="Footer Char1"/>
    <w:basedOn w:val="DefaultParagraphFont"/>
    <w:uiPriority w:val="99"/>
    <w:semiHidden/>
    <w:rsid w:val="00DD642C"/>
  </w:style>
  <w:style w:type="character" w:styleId="Hyperlink">
    <w:name w:val="Hyperlink"/>
    <w:basedOn w:val="DefaultParagraphFont"/>
    <w:uiPriority w:val="99"/>
    <w:unhideWhenUsed/>
    <w:rsid w:val="00DD642C"/>
    <w:rPr>
      <w:color w:val="0000FF" w:themeColor="hyperlink"/>
      <w:u w:val="single"/>
    </w:rPr>
  </w:style>
  <w:style w:type="table" w:styleId="TableGrid">
    <w:name w:val="Table Grid"/>
    <w:basedOn w:val="TableNormal"/>
    <w:uiPriority w:val="39"/>
    <w:rsid w:val="00DD64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DD642C"/>
  </w:style>
  <w:style w:type="character" w:customStyle="1" w:styleId="highlight">
    <w:name w:val="highlight"/>
    <w:basedOn w:val="DefaultParagraphFont"/>
    <w:rsid w:val="00DD642C"/>
  </w:style>
  <w:style w:type="character" w:styleId="Emphasis">
    <w:name w:val="Emphasis"/>
    <w:uiPriority w:val="20"/>
    <w:qFormat/>
    <w:rsid w:val="00DD642C"/>
    <w:rPr>
      <w:i/>
      <w:iCs/>
    </w:rPr>
  </w:style>
  <w:style w:type="paragraph" w:styleId="NoSpacing">
    <w:name w:val="No Spacing"/>
    <w:uiPriority w:val="1"/>
    <w:qFormat/>
    <w:rsid w:val="00DD642C"/>
    <w:pPr>
      <w:spacing w:after="0" w:line="240" w:lineRule="auto"/>
    </w:pPr>
    <w:rPr>
      <w:rFonts w:ascii="Calibri" w:eastAsia="Calibri" w:hAnsi="Calibri" w:cs="Times New Roman"/>
    </w:rPr>
  </w:style>
  <w:style w:type="paragraph" w:styleId="NormalWeb">
    <w:name w:val="Normal (Web)"/>
    <w:basedOn w:val="Normal"/>
    <w:uiPriority w:val="99"/>
    <w:unhideWhenUsed/>
    <w:rsid w:val="00DD64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DD642C"/>
  </w:style>
  <w:style w:type="paragraph" w:styleId="Caption">
    <w:name w:val="caption"/>
    <w:basedOn w:val="Normal"/>
    <w:next w:val="Normal"/>
    <w:uiPriority w:val="35"/>
    <w:qFormat/>
    <w:rsid w:val="00DD642C"/>
    <w:pPr>
      <w:spacing w:line="240" w:lineRule="auto"/>
    </w:pPr>
    <w:rPr>
      <w:rFonts w:ascii="Calibri" w:eastAsia="Calibri" w:hAnsi="Calibri" w:cs="Times New Roman"/>
      <w:i/>
      <w:iCs/>
      <w:color w:val="1F497D"/>
      <w:sz w:val="18"/>
      <w:szCs w:val="18"/>
    </w:rPr>
  </w:style>
  <w:style w:type="character" w:styleId="CommentReference">
    <w:name w:val="annotation reference"/>
    <w:uiPriority w:val="99"/>
    <w:semiHidden/>
    <w:unhideWhenUsed/>
    <w:rsid w:val="00DD642C"/>
    <w:rPr>
      <w:sz w:val="18"/>
      <w:szCs w:val="18"/>
    </w:rPr>
  </w:style>
  <w:style w:type="character" w:customStyle="1" w:styleId="MediumGrid11">
    <w:name w:val="Medium Grid 11"/>
    <w:uiPriority w:val="99"/>
    <w:semiHidden/>
    <w:rsid w:val="00DD642C"/>
    <w:rPr>
      <w:color w:val="808080"/>
    </w:rPr>
  </w:style>
  <w:style w:type="paragraph" w:styleId="TOCHeading">
    <w:name w:val="TOC Heading"/>
    <w:basedOn w:val="Heading1"/>
    <w:next w:val="Normal"/>
    <w:uiPriority w:val="39"/>
    <w:unhideWhenUsed/>
    <w:qFormat/>
    <w:rsid w:val="00DD642C"/>
    <w:pPr>
      <w:outlineLvl w:val="9"/>
    </w:pPr>
  </w:style>
  <w:style w:type="paragraph" w:styleId="TOC2">
    <w:name w:val="toc 2"/>
    <w:basedOn w:val="Normal"/>
    <w:next w:val="Normal"/>
    <w:autoRedefine/>
    <w:uiPriority w:val="39"/>
    <w:unhideWhenUsed/>
    <w:rsid w:val="00DD642C"/>
    <w:pPr>
      <w:spacing w:after="100" w:line="259" w:lineRule="auto"/>
    </w:pPr>
    <w:rPr>
      <w:rFonts w:ascii="Calibri" w:eastAsia="Times New Roman" w:hAnsi="Calibri" w:cs="Times New Roman"/>
      <w:b/>
    </w:rPr>
  </w:style>
  <w:style w:type="paragraph" w:styleId="TOC1">
    <w:name w:val="toc 1"/>
    <w:basedOn w:val="Normal"/>
    <w:next w:val="Normal"/>
    <w:autoRedefine/>
    <w:uiPriority w:val="39"/>
    <w:unhideWhenUsed/>
    <w:rsid w:val="00DD642C"/>
    <w:pPr>
      <w:spacing w:after="100" w:line="259" w:lineRule="auto"/>
    </w:pPr>
    <w:rPr>
      <w:rFonts w:ascii="Calibri" w:eastAsia="Times New Roman" w:hAnsi="Calibri" w:cs="Times New Roman"/>
    </w:rPr>
  </w:style>
  <w:style w:type="paragraph" w:styleId="TOC3">
    <w:name w:val="toc 3"/>
    <w:basedOn w:val="Normal"/>
    <w:next w:val="Normal"/>
    <w:autoRedefine/>
    <w:uiPriority w:val="39"/>
    <w:unhideWhenUsed/>
    <w:rsid w:val="00DD642C"/>
    <w:pPr>
      <w:spacing w:after="100" w:line="259" w:lineRule="auto"/>
      <w:ind w:left="440"/>
    </w:pPr>
    <w:rPr>
      <w:rFonts w:ascii="Calibri" w:eastAsia="Times New Roman" w:hAnsi="Calibri" w:cs="Times New Roman"/>
    </w:rPr>
  </w:style>
  <w:style w:type="table" w:customStyle="1" w:styleId="3">
    <w:name w:val="3"/>
    <w:basedOn w:val="TableNormal"/>
    <w:rsid w:val="00DD642C"/>
    <w:pPr>
      <w:spacing w:after="0" w:line="240" w:lineRule="auto"/>
    </w:pPr>
    <w:rPr>
      <w:rFonts w:ascii="Calibri" w:eastAsia="Calibri" w:hAnsi="Calibri" w:cs="Calibri"/>
      <w:color w:val="000000"/>
      <w:sz w:val="20"/>
      <w:szCs w:val="20"/>
    </w:rPr>
    <w:tblPr>
      <w:tblStyleRowBandSize w:val="1"/>
      <w:tblStyleColBandSize w:val="1"/>
      <w:tblCellMar>
        <w:left w:w="115" w:type="dxa"/>
        <w:right w:w="115" w:type="dxa"/>
      </w:tblCellMar>
    </w:tblPr>
  </w:style>
  <w:style w:type="paragraph" w:customStyle="1" w:styleId="MediumGrid21">
    <w:name w:val="Medium Grid 21"/>
    <w:uiPriority w:val="1"/>
    <w:qFormat/>
    <w:rsid w:val="00DD642C"/>
    <w:pPr>
      <w:spacing w:after="0" w:line="240" w:lineRule="auto"/>
    </w:pPr>
    <w:rPr>
      <w:rFonts w:ascii="Calibri" w:eastAsia="Calibri" w:hAnsi="Calibri" w:cs="Times New Roman"/>
    </w:rPr>
  </w:style>
  <w:style w:type="paragraph" w:customStyle="1" w:styleId="ColorfulList-Accent11">
    <w:name w:val="Colorful List - Accent 11"/>
    <w:basedOn w:val="Normal"/>
    <w:uiPriority w:val="34"/>
    <w:qFormat/>
    <w:rsid w:val="00DD642C"/>
    <w:pPr>
      <w:spacing w:after="0" w:line="240" w:lineRule="auto"/>
      <w:ind w:left="720"/>
      <w:contextualSpacing/>
    </w:pPr>
    <w:rPr>
      <w:rFonts w:ascii="Times New Roman" w:eastAsia="Times New Roman" w:hAnsi="Times New Roman" w:cs="Times New Roman"/>
      <w:sz w:val="24"/>
      <w:szCs w:val="24"/>
    </w:rPr>
  </w:style>
  <w:style w:type="character" w:customStyle="1" w:styleId="ui-ncbitoggler-master-text">
    <w:name w:val="ui-ncbitoggler-master-text"/>
    <w:rsid w:val="00DD642C"/>
  </w:style>
  <w:style w:type="paragraph" w:customStyle="1" w:styleId="ColorfulShading-Accent11">
    <w:name w:val="Colorful Shading - Accent 11"/>
    <w:hidden/>
    <w:uiPriority w:val="99"/>
    <w:semiHidden/>
    <w:rsid w:val="00DD642C"/>
    <w:pPr>
      <w:spacing w:after="0" w:line="240" w:lineRule="auto"/>
    </w:pPr>
    <w:rPr>
      <w:rFonts w:ascii="Calibri" w:eastAsia="Calibri" w:hAnsi="Calibri" w:cs="Times New Roman"/>
    </w:rPr>
  </w:style>
  <w:style w:type="character" w:customStyle="1" w:styleId="cit">
    <w:name w:val="cit"/>
    <w:rsid w:val="00DD642C"/>
  </w:style>
  <w:style w:type="character" w:customStyle="1" w:styleId="fm-vol-iss-date">
    <w:name w:val="fm-vol-iss-date"/>
    <w:rsid w:val="00DD642C"/>
  </w:style>
  <w:style w:type="character" w:customStyle="1" w:styleId="doi">
    <w:name w:val="doi"/>
    <w:rsid w:val="00DD642C"/>
  </w:style>
  <w:style w:type="character" w:customStyle="1" w:styleId="fm-citation-ids-label">
    <w:name w:val="fm-citation-ids-label"/>
    <w:rsid w:val="00DD642C"/>
  </w:style>
  <w:style w:type="paragraph" w:customStyle="1" w:styleId="ColorfulShading-Accent12">
    <w:name w:val="Colorful Shading - Accent 12"/>
    <w:hidden/>
    <w:uiPriority w:val="99"/>
    <w:semiHidden/>
    <w:rsid w:val="00DD642C"/>
    <w:pPr>
      <w:spacing w:after="0" w:line="240" w:lineRule="auto"/>
    </w:pPr>
    <w:rPr>
      <w:rFonts w:ascii="Calibri" w:eastAsia="Calibri" w:hAnsi="Calibri" w:cs="Times New Roman"/>
    </w:rPr>
  </w:style>
  <w:style w:type="paragraph" w:customStyle="1" w:styleId="MediumGrid22">
    <w:name w:val="Medium Grid 22"/>
    <w:uiPriority w:val="1"/>
    <w:qFormat/>
    <w:rsid w:val="00DD642C"/>
    <w:pPr>
      <w:spacing w:after="0" w:line="240" w:lineRule="auto"/>
    </w:pPr>
    <w:rPr>
      <w:rFonts w:ascii="Calibri" w:eastAsia="Calibri" w:hAnsi="Calibri" w:cs="Times New Roman"/>
    </w:rPr>
  </w:style>
  <w:style w:type="character" w:customStyle="1" w:styleId="name">
    <w:name w:val="name"/>
    <w:rsid w:val="00DD642C"/>
  </w:style>
  <w:style w:type="paragraph" w:customStyle="1" w:styleId="affiliation-list-reveal">
    <w:name w:val="affiliation-list-reveal"/>
    <w:basedOn w:val="Normal"/>
    <w:rsid w:val="00DD642C"/>
    <w:pPr>
      <w:spacing w:before="100" w:beforeAutospacing="1" w:after="100" w:afterAutospacing="1" w:line="240" w:lineRule="auto"/>
    </w:pPr>
    <w:rPr>
      <w:rFonts w:ascii="Times New Roman" w:eastAsia="Times New Roman" w:hAnsi="Times New Roman" w:cs="Times New Roman"/>
      <w:sz w:val="24"/>
      <w:szCs w:val="24"/>
    </w:rPr>
  </w:style>
  <w:style w:type="paragraph" w:styleId="HTMLAddress">
    <w:name w:val="HTML Address"/>
    <w:basedOn w:val="Normal"/>
    <w:link w:val="HTMLAddressChar"/>
    <w:uiPriority w:val="99"/>
    <w:semiHidden/>
    <w:unhideWhenUsed/>
    <w:rsid w:val="00DD642C"/>
    <w:pPr>
      <w:spacing w:after="0" w:line="240" w:lineRule="auto"/>
    </w:pPr>
    <w:rPr>
      <w:rFonts w:ascii="Times New Roman" w:eastAsia="Times New Roman" w:hAnsi="Times New Roman" w:cs="Times New Roman"/>
      <w:i/>
      <w:iCs/>
      <w:sz w:val="24"/>
      <w:szCs w:val="24"/>
    </w:rPr>
  </w:style>
  <w:style w:type="character" w:customStyle="1" w:styleId="HTMLAddressChar">
    <w:name w:val="HTML Address Char"/>
    <w:basedOn w:val="DefaultParagraphFont"/>
    <w:link w:val="HTMLAddress"/>
    <w:uiPriority w:val="99"/>
    <w:semiHidden/>
    <w:rsid w:val="00DD642C"/>
    <w:rPr>
      <w:rFonts w:ascii="Times New Roman" w:eastAsia="Times New Roman" w:hAnsi="Times New Roman" w:cs="Times New Roman"/>
      <w:i/>
      <w:iCs/>
      <w:sz w:val="24"/>
      <w:szCs w:val="24"/>
    </w:rPr>
  </w:style>
  <w:style w:type="character" w:customStyle="1" w:styleId="slug-doi">
    <w:name w:val="slug-doi"/>
    <w:rsid w:val="00DD642C"/>
  </w:style>
  <w:style w:type="character" w:styleId="HTMLCite">
    <w:name w:val="HTML Cite"/>
    <w:uiPriority w:val="99"/>
    <w:semiHidden/>
    <w:unhideWhenUsed/>
    <w:rsid w:val="00DD642C"/>
    <w:rPr>
      <w:i/>
      <w:iCs/>
    </w:rPr>
  </w:style>
  <w:style w:type="character" w:customStyle="1" w:styleId="slug-pub-date">
    <w:name w:val="slug-pub-date"/>
    <w:rsid w:val="00DD642C"/>
  </w:style>
  <w:style w:type="character" w:customStyle="1" w:styleId="slug-vol">
    <w:name w:val="slug-vol"/>
    <w:rsid w:val="00DD642C"/>
  </w:style>
  <w:style w:type="character" w:customStyle="1" w:styleId="slug-issue">
    <w:name w:val="slug-issue"/>
    <w:rsid w:val="00DD642C"/>
  </w:style>
  <w:style w:type="character" w:customStyle="1" w:styleId="slug-pages">
    <w:name w:val="slug-pages"/>
    <w:rsid w:val="00DD642C"/>
  </w:style>
  <w:style w:type="paragraph" w:styleId="Revision">
    <w:name w:val="Revision"/>
    <w:hidden/>
    <w:uiPriority w:val="71"/>
    <w:rsid w:val="00DD642C"/>
    <w:pPr>
      <w:spacing w:after="0" w:line="240" w:lineRule="auto"/>
    </w:pPr>
    <w:rPr>
      <w:rFonts w:ascii="Calibri" w:eastAsia="Calibri" w:hAnsi="Calibri" w:cs="Times New Roman"/>
    </w:rPr>
  </w:style>
  <w:style w:type="character" w:styleId="PlaceholderText">
    <w:name w:val="Placeholder Text"/>
    <w:uiPriority w:val="99"/>
    <w:semiHidden/>
    <w:rsid w:val="00DD642C"/>
    <w:rPr>
      <w:color w:val="808080"/>
    </w:rPr>
  </w:style>
  <w:style w:type="character" w:customStyle="1" w:styleId="cit-name-surname">
    <w:name w:val="cit-name-surname"/>
    <w:basedOn w:val="DefaultParagraphFont"/>
    <w:rsid w:val="00DD642C"/>
  </w:style>
  <w:style w:type="paragraph" w:styleId="ListParagraph">
    <w:name w:val="List Paragraph"/>
    <w:basedOn w:val="Normal"/>
    <w:uiPriority w:val="34"/>
    <w:qFormat/>
    <w:rsid w:val="00DD642C"/>
    <w:pPr>
      <w:spacing w:after="160" w:line="259" w:lineRule="auto"/>
      <w:ind w:left="720"/>
      <w:contextualSpacing/>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Pages>
  <Words>24761</Words>
  <Characters>141144</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16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KA Z ALBERT</dc:creator>
  <cp:lastModifiedBy>ewarren</cp:lastModifiedBy>
  <cp:revision>3</cp:revision>
  <dcterms:created xsi:type="dcterms:W3CDTF">2017-09-18T13:34:00Z</dcterms:created>
  <dcterms:modified xsi:type="dcterms:W3CDTF">2017-09-18T13:34:00Z</dcterms:modified>
</cp:coreProperties>
</file>